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209E" w:rsidRPr="007A209E" w:rsidRDefault="007A209E" w:rsidP="00F75DA2">
      <w:pPr>
        <w:spacing w:line="480" w:lineRule="auto"/>
        <w:rPr>
          <w:lang w:val="en-US"/>
        </w:rPr>
      </w:pPr>
      <w:r w:rsidRPr="001F25F5">
        <w:rPr>
          <w:rFonts w:ascii="Arial" w:hAnsi="Arial" w:cs="Arial"/>
          <w:b/>
          <w:sz w:val="24"/>
          <w:szCs w:val="24"/>
          <w:lang w:val="en-US"/>
        </w:rPr>
        <w:t>Supplementary Table 1: Disease related mutations of GATA1 – GATA6 zinc fingers with clinical phenotype from previously reported studies as depicted in figure 1.</w:t>
      </w:r>
    </w:p>
    <w:tbl>
      <w:tblPr>
        <w:tblStyle w:val="Tabelraster"/>
        <w:tblW w:w="9882" w:type="dxa"/>
        <w:tblBorders>
          <w:top w:val="double" w:sz="12" w:space="0" w:color="auto"/>
          <w:left w:val="double" w:sz="12" w:space="0" w:color="auto"/>
          <w:bottom w:val="double" w:sz="12" w:space="0" w:color="auto"/>
          <w:right w:val="double" w:sz="12" w:space="0" w:color="auto"/>
        </w:tblBorders>
        <w:tblLook w:val="04A0" w:firstRow="1" w:lastRow="0" w:firstColumn="1" w:lastColumn="0" w:noHBand="0" w:noVBand="1"/>
      </w:tblPr>
      <w:tblGrid>
        <w:gridCol w:w="1003"/>
        <w:gridCol w:w="2671"/>
        <w:gridCol w:w="4391"/>
        <w:gridCol w:w="1817"/>
      </w:tblGrid>
      <w:tr w:rsidR="005543E6" w:rsidRPr="00C908A8" w:rsidTr="00FC11E3">
        <w:tc>
          <w:tcPr>
            <w:tcW w:w="1003" w:type="dxa"/>
            <w:tcBorders>
              <w:top w:val="double" w:sz="12" w:space="0" w:color="auto"/>
              <w:bottom w:val="double" w:sz="12" w:space="0" w:color="auto"/>
            </w:tcBorders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b/>
                <w:sz w:val="24"/>
                <w:szCs w:val="24"/>
                <w:lang w:val="en-GB"/>
              </w:rPr>
              <w:t>Gene</w:t>
            </w:r>
          </w:p>
        </w:tc>
        <w:tc>
          <w:tcPr>
            <w:tcW w:w="2671" w:type="dxa"/>
            <w:tcBorders>
              <w:top w:val="double" w:sz="12" w:space="0" w:color="auto"/>
              <w:bottom w:val="double" w:sz="12" w:space="0" w:color="auto"/>
            </w:tcBorders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b/>
                <w:sz w:val="24"/>
                <w:szCs w:val="24"/>
                <w:lang w:val="en-GB"/>
              </w:rPr>
              <w:t>Amino acid change</w:t>
            </w:r>
          </w:p>
        </w:tc>
        <w:tc>
          <w:tcPr>
            <w:tcW w:w="4391" w:type="dxa"/>
            <w:tcBorders>
              <w:top w:val="double" w:sz="12" w:space="0" w:color="auto"/>
              <w:bottom w:val="double" w:sz="12" w:space="0" w:color="auto"/>
            </w:tcBorders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b/>
                <w:sz w:val="24"/>
                <w:szCs w:val="24"/>
                <w:lang w:val="en-GB"/>
              </w:rPr>
              <w:t>Phenotype</w:t>
            </w:r>
          </w:p>
        </w:tc>
        <w:tc>
          <w:tcPr>
            <w:tcW w:w="1817" w:type="dxa"/>
            <w:tcBorders>
              <w:top w:val="double" w:sz="12" w:space="0" w:color="auto"/>
              <w:bottom w:val="double" w:sz="12" w:space="0" w:color="auto"/>
            </w:tcBorders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b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b/>
                <w:sz w:val="24"/>
                <w:szCs w:val="24"/>
                <w:lang w:val="en-GB"/>
              </w:rPr>
              <w:t>Literature reference</w:t>
            </w:r>
          </w:p>
        </w:tc>
      </w:tr>
      <w:tr w:rsidR="005543E6" w:rsidRPr="00C908A8" w:rsidTr="00FC11E3">
        <w:tc>
          <w:tcPr>
            <w:tcW w:w="1003" w:type="dxa"/>
            <w:tcBorders>
              <w:top w:val="double" w:sz="12" w:space="0" w:color="auto"/>
            </w:tcBorders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1</w:t>
            </w:r>
          </w:p>
        </w:tc>
        <w:tc>
          <w:tcPr>
            <w:tcW w:w="2671" w:type="dxa"/>
            <w:tcBorders>
              <w:top w:val="double" w:sz="12" w:space="0" w:color="auto"/>
            </w:tcBorders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Val205Met</w:t>
            </w:r>
          </w:p>
        </w:tc>
        <w:tc>
          <w:tcPr>
            <w:tcW w:w="4391" w:type="dxa"/>
            <w:tcBorders>
              <w:top w:val="double" w:sz="12" w:space="0" w:color="auto"/>
            </w:tcBorders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XLT</w:t>
            </w:r>
          </w:p>
        </w:tc>
        <w:tc>
          <w:tcPr>
            <w:tcW w:w="1817" w:type="dxa"/>
            <w:tcBorders>
              <w:top w:val="double" w:sz="12" w:space="0" w:color="auto"/>
            </w:tcBorders>
            <w:vAlign w:val="center"/>
          </w:tcPr>
          <w:p w:rsidR="007A209E" w:rsidRPr="00C908A8" w:rsidRDefault="00FC11E3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aWNob2xzPC9BdXRob3I+PFllYXI+MjAwMDwvWWVhcj48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aWNob2xzPC9BdXRob3I+PFllYXI+MjAwMDwvWWVhcj48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" w:tooltip="Nichols, 2000 #228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</w:t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1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208Arg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XLT, XLT with MDS</w:t>
            </w:r>
          </w:p>
        </w:tc>
        <w:tc>
          <w:tcPr>
            <w:tcW w:w="1817" w:type="dxa"/>
            <w:vAlign w:val="center"/>
          </w:tcPr>
          <w:p w:rsidR="007A209E" w:rsidRPr="00C908A8" w:rsidRDefault="00FC11E3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dWhyc2VuPC9BdXRob3I+PFllYXI+MjAxMTwvWWVhcj48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dWhyc2VuPC9BdXRob3I+PFllYXI+MjAxMTwvWWVhcj48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" w:tooltip="Duhrsen, 2011 #39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3" w:tooltip="Kratz, 2008 #396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" w:tooltip="Del Vecchio, 2005 #23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1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208Ser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XLT</w:t>
            </w:r>
          </w:p>
        </w:tc>
        <w:tc>
          <w:tcPr>
            <w:tcW w:w="1817" w:type="dxa"/>
            <w:vAlign w:val="center"/>
          </w:tcPr>
          <w:p w:rsidR="007A209E" w:rsidRPr="00C908A8" w:rsidRDefault="00FC11E3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ZWhhZmZleTwvQXV0aG9yPjxZZWFyPjIwMDE8L1llYXI+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ZWhhZmZleTwvQXV0aG9yPjxZZWFyPjIwMDE8L1llYXI+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" w:tooltip="Mehaffey, 2001 #22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1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216Gln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XLTT</w:t>
            </w:r>
          </w:p>
        </w:tc>
        <w:tc>
          <w:tcPr>
            <w:tcW w:w="1817" w:type="dxa"/>
            <w:vAlign w:val="center"/>
          </w:tcPr>
          <w:p w:rsidR="007A209E" w:rsidRPr="00C908A8" w:rsidRDefault="00D17D03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ZdTwvQXV0aG9yPjxZZWFyPjIwMDI8L1llYXI+PFJlY051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HBhZ2VzPjMyOTctOTwvcGFnZXM+PHZvbHVtZT4xMDk8L3Zv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ZdTwvQXV0aG9yPjxZZWFyPjIwMDI8L1llYXI+PFJlY051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HBhZ2VzPjMyOTctOTwvcGFnZXM+PHZvbHVtZT4xMDk8L3Zv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" w:tooltip="Yu, 2002 #233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7" w:tooltip="Tubman, 2007 #397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7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8" w:tooltip="Balduini, 2004 #23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9" w:tooltip="Hughan, 2005 #236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1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216Trp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EP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17D03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QaGlsbGlwczwvQXV0aG9yPjxZZWFyPjIwMDc8L1llYXI+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QaGlsbGlwczwvQXV0aG9yPjxZZWFyPjIwMDc8L1llYXI+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" w:tooltip="Phillips, 2007 #398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1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p218Gly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XLT</w:t>
            </w:r>
          </w:p>
        </w:tc>
        <w:tc>
          <w:tcPr>
            <w:tcW w:w="1817" w:type="dxa"/>
            <w:vAlign w:val="center"/>
          </w:tcPr>
          <w:p w:rsidR="007A209E" w:rsidRPr="00C908A8" w:rsidRDefault="00D17D03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cmVzb248L0F1dGhvcj48WWVhcj4yMDAxPC9ZZWFyPjxS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cmVzb248L0F1dGhvcj48WWVhcj4yMDAxPC9ZZWFyPjxS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1" w:tooltip="Freson, 2001 #230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1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1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p218Tyr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XLT</w:t>
            </w:r>
          </w:p>
        </w:tc>
        <w:tc>
          <w:tcPr>
            <w:tcW w:w="1817" w:type="dxa"/>
            <w:vAlign w:val="center"/>
          </w:tcPr>
          <w:p w:rsidR="007A209E" w:rsidRPr="00C908A8" w:rsidRDefault="00D17D03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cmVzb248L0F1dGhvcj48WWVhcj4yMDAyPC9ZZWFyPjxS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cmVzb248L0F1dGhvcj48WWVhcj4yMDAyPC9ZZWFyPjxS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2" w:tooltip="Freson, 2002 #23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2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293Gln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A1B8D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pPC9EaXNwbGF5VGV4dD48cmVj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TUtNDAzPC9wYWdlcz48dm9sdW1lPjEyMDwvdm9sdW1lPjxudW1iZXI+Mjwv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pPC9EaXNwbGF5VGV4dD48cmVj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TUtNDAzPC9wYWdlcz48dm9sdW1lPjEyMDwvdm9sdW1lPjxudW1iZXI+Mjwv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3" w:tooltip="Greif, 2012 #39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color w:val="231F20"/>
                <w:sz w:val="24"/>
                <w:szCs w:val="24"/>
                <w:lang w:val="en-GB"/>
              </w:rPr>
              <w:t>Arg307Leu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A1B8D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07Trp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A1B8D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UpPC9EaXNwbGF5VGV4dD48cmVj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UpPC9EaXNwbGF5VGV4dD48cmVj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5" w:tooltip="Green, 2013 #40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08Pro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A1B8D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QsIDE1LCAxNik8L0Rpc3BsYXlU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QsIDE1LCAxNik8L0Rpc3BsYXlU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5" w:tooltip="Green, 2013 #40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6" w:tooltip="Niimi, 2013 #40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6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317Hi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273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pPC9EaXNwbGF5VGV4dD48cmVj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TUtNDAzPC9wYWdlcz48dm9sdW1lPjEyMDwvdm9sdW1lPjxudW1iZXI+Mjwv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pPC9EaXNwbGF5VGV4dD48cmVj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TUtNDAzPC9wYWdlcz48dm9sdW1lPjEyMDwvdm9sdW1lPjxudW1iZXI+Mjwv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3" w:tooltip="Greif, 2012 #39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317Ile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273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QsIDE1KTwvRGlzcGxheVRleHQ+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QsIDE1KTwvRGlzcGxheVRleHQ+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5" w:tooltip="Green, 2013 #40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="007A209E"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</w:t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color w:val="231F20"/>
                <w:sz w:val="24"/>
                <w:szCs w:val="24"/>
                <w:lang w:val="en-GB"/>
              </w:rPr>
              <w:t>Asn317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273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318Gly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273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pPC9EaXNwbGF5VGV4dD48cmVj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TUtNDAzPC9wYWdlcz48dm9sdW1lPjEyMDwvdm9sdW1lPjxudW1iZXI+Mjwv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pPC9EaXNwbGF5VGV4dD48cmVj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TUtNDAzPC9wYWdlcz48dm9sdW1lPjEyMDwvdm9sdW1lPjxudW1iZXI+Mjwv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3" w:tooltip="Greif, 2012 #39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318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 with myeloid transformation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273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k8L0Rpc3BsYXlUZXh0PjxyZWNv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k8L0Rpc3BsYXlUZXh0PjxyZWNv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318Th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273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sIDE1KTwvRGlzcGxheVRleHQ+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Mzk1LTQwMzwvcGFnZXM+PHZvbHVtZT4xMjA8L3ZvbHVtZT48bnVtYmVy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sIDE1KTwvRGlzcGxheVRleHQ+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Mzk1LTQwMzwvcGFnZXM+PHZvbHVtZT4xMjA8L3ZvbHVtZT48bnVtYmVy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3" w:tooltip="Greif, 2012 #39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5" w:tooltip="Green, 2013 #40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="007A209E"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</w:t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318Va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(</w:t>
            </w:r>
            <w:r w:rsidR="00C908A8" w:rsidRPr="00C908A8">
              <w:rPr>
                <w:rFonts w:ascii="Arial" w:hAnsi="Arial" w:cs="Arial"/>
                <w:sz w:val="24"/>
                <w:szCs w:val="24"/>
                <w:lang w:val="en-GB"/>
              </w:rPr>
              <w:t>paediatric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) 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273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MsIDE0LCAxNSwgMTgpPC9EaXNw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=
</w:fldData>
              </w:fldChar>
            </w:r>
            <w:r w:rsidR="00E42858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E42858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MsIDE0LCAxNSwgMTgpPC9EaXNw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=
</w:fldData>
              </w:fldChar>
            </w:r>
            <w:r w:rsidR="00E42858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E42858"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E42858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E42858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3" w:tooltip="Greif, 2012 #39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3</w:t>
              </w:r>
            </w:hyperlink>
            <w:r w:rsidR="00E42858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="00E42858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5" w:tooltip="Green, 2013 #40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5</w:t>
              </w:r>
            </w:hyperlink>
            <w:r w:rsidR="00E42858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8" w:tooltip="Luesink, 2012 #40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8</w:t>
              </w:r>
            </w:hyperlink>
            <w:r w:rsidR="00E42858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320Asp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28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sIDE0KTwvRGlzcGxheVRleHQ+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Mzk1LTQwMzwvcGFnZXM+PHZvbHVtZT4xMjA8L3ZvbHVtZT48bnVtYmVy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sIDE0KTwvRGlzcGxheVRleHQ+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Mzk1LTQwMzwvcGFnZXM+PHZvbHVtZT4xMjA8L3ZvbHVtZT48bnVtYmVy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3" w:tooltip="Greif, 2012 #39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320Va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28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UpPC9EaXNwbGF5VGV4dD48cmVj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UpPC9EaXNwbGF5VGV4dD48cmVj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5" w:tooltip="Green, 2013 #40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color w:val="231F20"/>
                <w:sz w:val="24"/>
                <w:szCs w:val="24"/>
                <w:lang w:val="en-GB"/>
              </w:rPr>
              <w:t>Leu321Arg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28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color w:val="231F20"/>
                <w:sz w:val="24"/>
                <w:szCs w:val="24"/>
                <w:lang w:val="en-GB"/>
              </w:rPr>
              <w:t>Leu321Hi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28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321Phe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28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MsIDE0LCAxNSk8L0Rpc3BsYXlU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Mzk1LTQwMzwvcGFnZXM+PHZvbHVtZT4xMjA8L3ZvbHVtZT48bnVtYmVy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MsIDE0LCAxNSk8L0Rpc3BsYXlU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Mzk1LTQwMzwvcGFnZXM+PHZvbHVtZT4xMjA8L3ZvbHVtZT48bnVtYmVy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3" w:tooltip="Greif, 2012 #39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5" w:tooltip="Green, 2013 #40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321Pro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28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sIDE1KTwvRGlzcGxheVRleHQ+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Mzk1LTQwMzwvcGFnZXM+PHZvbHVtZT4xMjA8L3ZvbHVtZT48bnVtYmVy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</w:fldData>
              </w:fldChar>
            </w:r>
            <w:r w:rsidR="00754FAE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754FAE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sIDE1KTwvRGlzcGxheVRleHQ+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Mzk1LTQwMzwvcGFnZXM+PHZvbHVtZT4xMjA8L3ZvbHVtZT48bnVtYmVy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</w:fldData>
              </w:fldChar>
            </w:r>
            <w:r w:rsidR="00754FAE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754FAE"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754FAE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754FAE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3" w:tooltip="Greif, 2012 #39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3</w:t>
              </w:r>
            </w:hyperlink>
            <w:r w:rsidR="00754FAE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5" w:tooltip="Green, 2013 #40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5</w:t>
              </w:r>
            </w:hyperlink>
            <w:r w:rsidR="00754FAE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color w:val="231F20"/>
                <w:sz w:val="24"/>
                <w:szCs w:val="24"/>
                <w:lang w:val="en-GB"/>
              </w:rPr>
              <w:t>Leu321Va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28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MsIDE0KTwvRGlzcGxheVRleHQ+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MsIDE0KTwvRGlzcGxheVRleHQ+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3" w:tooltip="Greif, 2012 #39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n328Pro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28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pPC9EaXNwbGF5VGV4dD48cmVj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TUtNDAzPC9wYWdlcz48dm9sdW1lPjEyMDwvdm9sdW1lPjxudW1iZXI+Mjwv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pZjwvQXV0aG9yPjxZZWFyPjIwMTI8L1llYXI+PFJl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TUtNDAzPC9wYWdlcz48dm9sdW1lPjEyMDwvdm9sdW1lPjxudW1iZXI+Mjwv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3" w:tooltip="Greif, 2012 #39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844C4C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color w:val="231F20"/>
                <w:sz w:val="24"/>
                <w:szCs w:val="24"/>
                <w:lang w:val="en-GB"/>
              </w:rPr>
              <w:t>Asn</w:t>
            </w:r>
            <w:r w:rsidR="007A209E" w:rsidRPr="00C908A8">
              <w:rPr>
                <w:rFonts w:ascii="Arial" w:hAnsi="Arial" w:cs="Arial"/>
                <w:color w:val="231F20"/>
                <w:sz w:val="24"/>
                <w:szCs w:val="24"/>
                <w:lang w:val="en-GB"/>
              </w:rPr>
              <w:t>329Gln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28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MsIDE0LCAxNSk8L0Rpc3BsYXlU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MsIDE0LCAxNSk8L0Rpc3BsYXlU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3" w:tooltip="Greif, 2012 #39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5" w:tooltip="Green, 2013 #40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30Leu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28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UpPC9EaXNwbGF5VGV4dD48cmVj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UpPC9EaXNwbGF5VGV4dD48cmVj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5" w:tooltip="Green, 2013 #40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30Pro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28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UpPC9EaXNwbGF5VGV4dD48cmVj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cmVlbjwvQXV0aG9yPjxZZWFyPjIwMTM8L1llYXI+PFJl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5" w:tooltip="Green, 2013 #40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4A7E9D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Arg330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 with myeloid transformation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754FA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wgMTkpPC9EaXNwbGF5VGV4dD48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wgMTkpPC9EaXNwbGF5VGV4dD48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9" w:tooltip="Pasquet, 2013 #406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9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D671D1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D671D1">
              <w:rPr>
                <w:rFonts w:ascii="Arial" w:hAnsi="Arial" w:cs="Arial"/>
                <w:sz w:val="24"/>
                <w:szCs w:val="24"/>
                <w:lang w:val="en-GB"/>
              </w:rPr>
              <w:t>Leu332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Emberger</w:t>
            </w:r>
            <w:proofErr w:type="spellEnd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754FA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LYXplbndhZGVsPC9BdXRob3I+PFllYXI+MjAxMjwvWWVh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LYXplbndhZGVsPC9BdXRob3I+PFllYXI+MjAxMjwvWWVh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0" w:tooltip="Kazenwadel, 2012 #407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0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1C2ADC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Arg337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Emberger</w:t>
            </w:r>
            <w:proofErr w:type="spellEnd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754FA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Pc3RlcmdhYXJkPC9BdXRob3I+PFllYXI+MjAxMTwvWWVh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Pc3RlcmdhYXJkPC9BdXRob3I+PFllYXI+MjAxMTwvWWVh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1" w:tooltip="Ostergaard, 2011 #408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1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DF54FD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Arg337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MAC</w:t>
            </w:r>
            <w:proofErr w:type="spellEnd"/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Emberger</w:t>
            </w:r>
            <w:proofErr w:type="spellEnd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754FA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Ic3U8L0F1dGhvcj48WWVhcj4yMDEzPC9ZZWFyPjxSZWNO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</w:fldData>
              </w:fldChar>
            </w:r>
            <w:r w:rsidR="00643845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643845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Ic3U8L0F1dGhvcj48WWVhcj4yMDEzPC9ZZWFyPjxSZWNO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</w:fldData>
              </w:fldChar>
            </w:r>
            <w:r w:rsidR="00643845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643845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643845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643845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="00643845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1" w:tooltip="Ostergaard, 2011 #40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1</w:t>
              </w:r>
            </w:hyperlink>
            <w:r w:rsidR="00643845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2" w:tooltip="Hsu, 2013 #412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2</w:t>
              </w:r>
            </w:hyperlink>
            <w:r w:rsidR="00643845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="007A209E"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</w:t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lastRenderedPageBreak/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1C2ADC" w:rsidP="001C2ADC">
            <w:pPr>
              <w:jc w:val="center"/>
              <w:rPr>
                <w:rFonts w:ascii="Arial" w:hAnsi="Arial" w:cs="Arial"/>
                <w:sz w:val="24"/>
                <w:szCs w:val="24"/>
                <w:highlight w:val="yellow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Ser340_Asn381de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MAC</w:t>
            </w:r>
            <w:proofErr w:type="spellEnd"/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71A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aWNraW5zb248L0F1dGhvcj48WWVhcj4yMDE0PC9ZZWFy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ODYzLTc0PC9w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aWNraW5zb248L0F1dGhvcj48WWVhcj4yMDE0PC9ZZWFy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ODYzLTc0PC9w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3" w:tooltip="Dickinson, 2014 #41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341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3B4790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Emberger</w:t>
            </w:r>
            <w:proofErr w:type="spellEnd"/>
            <w:r w:rsidR="004A536A"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71A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aWNraW5zb248L0F1dGhvcj48WWVhcj4yMDE0PC9ZZWFy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</w:fldData>
              </w:fldChar>
            </w:r>
            <w:r w:rsidR="003B4790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3B4790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aWNraW5zb248L0F1dGhvcj48WWVhcj4yMDE0PC9ZZWFy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</w:fldData>
              </w:fldChar>
            </w:r>
            <w:r w:rsidR="003B4790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3B4790"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3B4790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3B4790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1" w:tooltip="Ostergaard, 2011 #408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1</w:t>
              </w:r>
            </w:hyperlink>
            <w:r w:rsidR="003B4790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3" w:tooltip="Dickinson, 2014 #41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3</w:t>
              </w:r>
            </w:hyperlink>
            <w:r w:rsidR="003B4790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342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NK-cell deficiency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71A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YWNlPC9BdXRob3I+PFllYXI+MjAxMzwvWWVhcj48UmVj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YWNlPC9BdXRob3I+PFllYXI+MjAxMzwvWWVhcj48UmVj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4" w:tooltip="Mace, 2013 #413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342Th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ediatric 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71A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jUpPC9EaXNwbGF5VGV4dD48cmVj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jUpPC9EaXNwbGF5VGV4dD48cmVj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5" w:tooltip="Shiba, 2014 #41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highlight w:val="yellow"/>
                <w:lang w:val="en-GB"/>
              </w:rPr>
            </w:pPr>
            <w:r w:rsidRPr="00316A69">
              <w:rPr>
                <w:rFonts w:ascii="Arial" w:hAnsi="Arial" w:cs="Arial"/>
                <w:sz w:val="24"/>
                <w:szCs w:val="24"/>
                <w:lang w:val="en-GB"/>
              </w:rPr>
              <w:t>Ala350_Asn351ins8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71A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Niimi&lt;/Author&gt;&lt;Year&gt;2013&lt;/Year&gt;&lt;RecNum&gt;402&lt;/RecNum&gt;&lt;DisplayText&gt;(Ref. 16)&lt;/DisplayText&gt;&lt;record&gt;&lt;rec-number&gt;402&lt;/rec-number&gt;&lt;foreign-keys&gt;&lt;key app="EN" db-id="fsesefsrovs9dnezff1vd2fhtfzeztvvsexs"&gt;402&lt;/key&gt;&lt;/foreign-keys&gt;&lt;ref-type name="Journal Article"&gt;17&lt;/ref-type&gt;&lt;contributors&gt;&lt;authors&gt;&lt;author&gt;Niimi, K.&lt;/author&gt;&lt;author&gt;Kiyoi, H.&lt;/author&gt;&lt;author&gt;Ishikawa, Y.&lt;/author&gt;&lt;author&gt;Hayakawa, F.&lt;/author&gt;&lt;author&gt;Kurahashi, S.&lt;/author&gt;&lt;author&gt;Kihara, R.&lt;/author&gt;&lt;author&gt;Tomita, A.&lt;/author&gt;&lt;author&gt;Naoe, T.&lt;/author&gt;&lt;/authors&gt;&lt;/contributors&gt;&lt;auth-address&gt;Department of Hematology and Oncology, Nagoya University Graduate School of Medicine, 65 Tsurumai-cho, Showa-ku, Nagoya 466-8550, Japan.&lt;/auth-address&gt;&lt;titles&gt;&lt;title&gt;GATA2 zinc finger 2 mutation found in acute myeloid leukemia impairs myeloid differentiation&lt;/title&gt;&lt;secondary-title&gt;Leukemia research reports&lt;/secondary-title&gt;&lt;alt-title&gt;Leuk Res Rep&lt;/alt-title&gt;&lt;/titles&gt;&lt;periodical&gt;&lt;full-title&gt;Leukemia research reports&lt;/full-title&gt;&lt;abbr-1&gt;Leuk Res Rep&lt;/abbr-1&gt;&lt;/periodical&gt;&lt;alt-periodical&gt;&lt;full-title&gt;Leukemia research reports&lt;/full-title&gt;&lt;abbr-1&gt;Leuk Res Rep&lt;/abbr-1&gt;&lt;/alt-periodical&gt;&lt;pages&gt;21-5&lt;/pages&gt;&lt;volume&gt;2&lt;/volume&gt;&lt;number&gt;1&lt;/number&gt;&lt;edition&gt;2013/12/29&lt;/edition&gt;&lt;dates&gt;&lt;year&gt;2013&lt;/year&gt;&lt;/dates&gt;&lt;isbn&gt;2213-0489 (Electronic)&amp;#xD;2213-0489 (Linking)&lt;/isbn&gt;&lt;accession-num&gt;24371770&lt;/accession-num&gt;&lt;urls&gt;&lt;related-urls&gt;&lt;url&gt;http://www.ncbi.nlm.nih.gov/pubmed/24371770&lt;/url&gt;&lt;/related-urls&gt;&lt;/urls&gt;&lt;custom2&gt;3850381&lt;/custom2&gt;&lt;electronic-resource-num&gt;10.1016/j.lrr.2013.02.002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6" w:tooltip="Niimi, 2013 #40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6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color w:val="231F20"/>
                <w:sz w:val="24"/>
                <w:szCs w:val="24"/>
                <w:lang w:val="en-GB"/>
              </w:rPr>
              <w:t>Thr354Ly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71A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hr354Met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MAC</w:t>
            </w:r>
            <w:proofErr w:type="spellEnd"/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NK-cell deficiency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71A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Ic3U8L0F1dGhvcj48WWVhcj4yMDEzPC9ZZWFyPjxSZWNO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DMwLTcsIFMxLTc8L3BhZ2VzPjx2b2x1bWU+MTIxPC92b2x1bWU+PG51bWJl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ODYzLTc0PC9wYWdlcz48dm9sdW1lPjEyMzwvdm9sdW1l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</w:fldData>
              </w:fldChar>
            </w:r>
            <w:r w:rsidR="003B39CA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3B39CA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Ic3U8L0F1dGhvcj48WWVhcj4yMDEzPC9ZZWFyPjxSZWNO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DMwLTcsIFMxLTc8L3BhZ2VzPjx2b2x1bWU+MTIxPC92b2x1bWU+PG51bWJl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ODYzLTc0PC9wYWdlcz48dm9sdW1lPjEyMzwvdm9sdW1l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</w:fldData>
              </w:fldChar>
            </w:r>
            <w:r w:rsidR="003B39CA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3B39CA"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3B39CA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0" w:tooltip="Kazenwadel, 2012 #407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0</w:t>
              </w:r>
            </w:hyperlink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2" w:tooltip="Hsu, 2013 #41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2</w:t>
              </w:r>
            </w:hyperlink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3" w:tooltip="Dickinson, 2014 #41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3</w:t>
              </w:r>
            </w:hyperlink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4" w:tooltip="Mace, 2013 #413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4</w:t>
              </w:r>
            </w:hyperlink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6" w:tooltip="Holme, 2012 #416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6</w:t>
              </w:r>
            </w:hyperlink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7" w:tooltip="Hahn, 2011 #418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7</w:t>
              </w:r>
            </w:hyperlink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8" w:tooltip="Bodor, 2012 #41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8</w:t>
              </w:r>
            </w:hyperlink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9" w:tooltip="Hsu, 2011 #4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9</w:t>
              </w:r>
            </w:hyperlink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30" w:tooltip="Bigley, 2011 #42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0</w:t>
              </w:r>
            </w:hyperlink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31" w:tooltip="Cuellar-Rodriguez, 2011 #42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1</w:t>
              </w:r>
            </w:hyperlink>
            <w:r w:rsidR="003B39CA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316A69" w:rsidP="00316A69">
            <w:pPr>
              <w:jc w:val="center"/>
              <w:rPr>
                <w:rFonts w:ascii="Arial" w:hAnsi="Arial" w:cs="Arial"/>
                <w:sz w:val="24"/>
                <w:szCs w:val="24"/>
                <w:highlight w:val="yellow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hr</w:t>
            </w:r>
            <w:r w:rsidR="007A209E" w:rsidRPr="00C908A8">
              <w:rPr>
                <w:rFonts w:ascii="Arial" w:hAnsi="Arial" w:cs="Arial"/>
                <w:sz w:val="24"/>
                <w:szCs w:val="24"/>
                <w:lang w:val="en-GB"/>
              </w:rPr>
              <w:t>355de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Familial MDS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531D4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IYWhuPC9BdXRob3I+PFllYXI+MjAxMTwvWWVhcj48UmVj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IYWhuPC9BdXRob3I+PFllYXI+MjAxMTwvWWVhcj48UmVj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7" w:tooltip="Hahn, 2011 #418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7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hr357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ediatric 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C61B2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jUpPC9EaXNwbGF5VGV4dD48cmVj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jUpPC9EaXNwbGF5VGV4dD48cmVj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5" w:tooltip="Shiba, 2014 #41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C21F18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Thr358Ly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/MDS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C61B2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YW88L0F1dGhvcj48WWVhcj4yMDE0PC9ZZWFyPjxSZWNO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YW88L0F1dGhvcj48WWVhcj4yMDE0PC9ZZWFyPjxSZWNO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2" w:tooltip="Gao, 2014 #426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2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359Va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/MD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cute myeloid transformation of CML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C61B2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YW88L0F1dGhvcj48WWVhcj4yMDE0PC9ZZWFyPjxSZWNO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YW88L0F1dGhvcj48WWVhcj4yMDE0PC9ZZWFyPjxSZWNO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2" w:tooltip="Gao, 2014 #426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2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33" w:tooltip="Zhang, 2008 #237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34" w:tooltip="Zhang, 2009 #427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61Cy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Emberger</w:t>
            </w:r>
            <w:proofErr w:type="spellEnd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syndrome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MAC</w:t>
            </w:r>
            <w:proofErr w:type="spellEnd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and MD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 with myeloid transformation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C61B2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aWNraW5zb248L0F1dGhvcj48WWVhcj4yMDE0PC9ZZWFy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=
</w:fldData>
              </w:fldChar>
            </w:r>
            <w:r w:rsidR="0081607B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81607B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aWNraW5zb248L0F1dGhvcj48WWVhcj4yMDE0PC9ZZWFy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=
</w:fldData>
              </w:fldChar>
            </w:r>
            <w:r w:rsidR="0081607B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81607B"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81607B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81607B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="0081607B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2" w:tooltip="Hsu, 2013 #41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2</w:t>
              </w:r>
            </w:hyperlink>
            <w:r w:rsidR="0081607B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3" w:tooltip="Dickinson, 2014 #41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3</w:t>
              </w:r>
            </w:hyperlink>
            <w:r w:rsidR="0081607B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color w:val="231F20"/>
                <w:sz w:val="24"/>
                <w:szCs w:val="24"/>
                <w:lang w:val="en-GB"/>
              </w:rPr>
              <w:t>Arg361Hi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 with myeloid transformation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1607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sIDE3KTwvRGlzcGxheVRleHQ+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sIDE3KTwvRGlzcGxheVRleHQ+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61Leu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4A536A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Emberger</w:t>
            </w:r>
            <w:proofErr w:type="spellEnd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1607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Pc3RlcmdhYXJkPC9BdXRob3I+PFllYXI+MjAxMTwvWWVh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Pc3RlcmdhYXJkPC9BdXRob3I+PFllYXI+MjAxMTwvWWVh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1" w:tooltip="Ostergaard, 2011 #408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1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316A69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316A69">
              <w:rPr>
                <w:rFonts w:ascii="Arial" w:hAnsi="Arial" w:cs="Arial"/>
                <w:sz w:val="24"/>
                <w:szCs w:val="24"/>
                <w:lang w:val="en-GB"/>
              </w:rPr>
              <w:t>Arg362_Asn365de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 with myeloid transformation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DC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1607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MzwvUmVjTnVtPjxEaXNwbGF5VGV4dD4oUmVmLiAyNCwgMjksIDM1KTwvRGlzcGxheVRl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HBhZ2VzPjI2NTMtNTwvcGFnZXM+PHZvbHVtZT4xMTg8L3Zv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</w:fldData>
              </w:fldChar>
            </w:r>
            <w:r w:rsidR="00316A69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316A69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MzwvUmVjTnVtPjxEaXNwbGF5VGV4dD4oUmVmLiAyNCwgMjksIDM1KTwvRGlzcGxheVRl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HBhZ2VzPjI2NTMtNTwvcGFnZXM+PHZvbHVtZT4xMTg8L3Zv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</w:fldData>
              </w:fldChar>
            </w:r>
            <w:r w:rsidR="00316A69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316A69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316A69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316A69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4" w:tooltip="Mace, 2013 #41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4</w:t>
              </w:r>
            </w:hyperlink>
            <w:r w:rsidR="00316A69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9" w:tooltip="Hsu, 2011 #422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9</w:t>
              </w:r>
            </w:hyperlink>
            <w:r w:rsidR="00316A69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35" w:tooltip="West, 2014 #40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5</w:t>
              </w:r>
            </w:hyperlink>
            <w:r w:rsidR="00316A69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62Gln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(</w:t>
            </w:r>
            <w:r w:rsidR="00F542B8">
              <w:rPr>
                <w:rFonts w:ascii="Arial" w:hAnsi="Arial" w:cs="Arial"/>
                <w:sz w:val="24"/>
                <w:szCs w:val="24"/>
                <w:lang w:val="en-GB"/>
              </w:rPr>
              <w:t>p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ediatric) 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1607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TQsIDE4LCAyNSk8L0Rpc3BsYXlU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</w:fldData>
              </w:fldChar>
            </w:r>
            <w:r w:rsidR="00AE24BB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AE24BB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TQsIDE4LCAyNSk8L0Rpc3BsYXlU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</w:fldData>
              </w:fldChar>
            </w:r>
            <w:r w:rsidR="00AE24BB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AE24BB"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AE24BB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E24BB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="00AE24BB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8" w:tooltip="Luesink, 2012 #40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8</w:t>
              </w:r>
            </w:hyperlink>
            <w:r w:rsidR="00AE24BB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5" w:tooltip="Shiba, 2014 #41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5</w:t>
              </w:r>
            </w:hyperlink>
            <w:r w:rsidR="00AE24BB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62Gly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ediatric 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1607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TgsIDI1KTwvRGlzcGxheVRleHQ+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TgsIDI1KTwvRGlzcGxheVRleHQ+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8" w:tooltip="Luesink, 2012 #40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8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5" w:tooltip="Shiba, 2014 #41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62Pro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ediatric 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1607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TgsIDI1KTwvRGlzcGxheVRleHQ+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TgsIDI1KTwvRGlzcGxheVRleHQ+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8" w:tooltip="Luesink, 2012 #40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8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5" w:tooltip="Shiba, 2014 #41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62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ediatric 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1607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dWVzaW5rPC9BdXRob3I+PFllYXI+MjAxMjwvWWVhcj48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dWVzaW5rPC9BdXRob3I+PFllYXI+MjAxMjwvWWVhcj48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8" w:tooltip="Luesink, 2012 #40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8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p367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cytopenia</w:t>
            </w:r>
            <w:proofErr w:type="spellEnd"/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 with myeloid transformation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MAC</w:t>
            </w:r>
            <w:proofErr w:type="spellEnd"/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24B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wgMjIpPC9EaXNwbGF5VGV4dD48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wgMjIpPC9EaXNwbGF5VGV4dD48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2" w:tooltip="Hsu, 2013 #41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2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371Ly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 with myeloid transformation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DC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24B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wgMjkpPC9EaXNwbGF5VGV4dD48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</w:fldData>
              </w:fldCha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wgMjkpPC9EaXNwbGF5VGV4dD48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</w:fldData>
              </w:fldCha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9" w:tooltip="Hsu, 2011 #4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9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372Th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335AF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QYXNxdWV0PC9BdXRob3I+PFllYXI+MjAxMzwvWWVhcj48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QYXNxdWV0PC9BdXRob3I+PFllYXI+MjAxMzwvWWVhcj48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9" w:tooltip="Pasquet, 2013 #406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9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ys373Arg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Emberger</w:t>
            </w:r>
            <w:proofErr w:type="spellEnd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335AF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Pc3RlcmdhYXJkPC9BdXRob3I+PFllYXI+MjAxMTwvWWVh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Pc3RlcmdhYXJkPC9BdXRob3I+PFllYXI+MjAxMTwvWWVh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1" w:tooltip="Ostergaard, 2011 #408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1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highlight w:val="yellow"/>
                <w:lang w:val="en-GB"/>
              </w:rPr>
            </w:pPr>
            <w:r w:rsidRPr="00692034">
              <w:rPr>
                <w:rFonts w:ascii="Arial" w:hAnsi="Arial" w:cs="Arial"/>
                <w:sz w:val="24"/>
                <w:szCs w:val="24"/>
                <w:lang w:val="en-GB"/>
              </w:rPr>
              <w:t>Cys373</w:t>
            </w:r>
            <w:r w:rsidR="00692034" w:rsidRPr="00692034">
              <w:rPr>
                <w:rFonts w:ascii="Arial" w:hAnsi="Arial" w:cs="Arial"/>
                <w:sz w:val="24"/>
                <w:szCs w:val="24"/>
                <w:lang w:val="en-GB"/>
              </w:rPr>
              <w:t>_Tyr377de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 with myeloid transformation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24B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k8L0Rpc3BsYXlUZXh0PjxyZWNv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k8L0Rpc3BsYXlUZXh0PjxyZWNv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375Ile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ediatric 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1607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jUpPC9EaXNwbGF5VGV4dD48cmVj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liYTwvQXV0aG9yPjxZZWFyPjIwMTQ8L1llYXI+PFJl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5" w:tooltip="Shiba, 2014 #415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5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color w:val="231F20"/>
                <w:sz w:val="24"/>
                <w:szCs w:val="24"/>
                <w:lang w:val="en-GB"/>
              </w:rPr>
              <w:t>Leu379Gln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335AF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YXNhbjwvQXV0aG9yPjxZZWFyPjIwMTM8L1llYXI+PFJl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4" w:tooltip="Fasan, 2013 #32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4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et388Th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MAC</w:t>
            </w:r>
            <w:proofErr w:type="spellEnd"/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cytopenia</w:t>
            </w:r>
            <w:proofErr w:type="spellEnd"/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aryngeal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24B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wgMjIpPC9EaXNwbGF5VGV4dD48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</w:fldData>
              </w:fldCha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wgMjIpPC9EaXNwbGF5VGV4dD48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</w:fldData>
              </w:fldCha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2" w:tooltip="Hsu, 2013 #41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2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et388Va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DC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335AF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QYXNxdWV0PC9BdXRob3I+PFllYXI+MjAxMzwvWWVhcj48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QYXNxdWV0PC9BdXRob3I+PFllYXI+MjAxMzwvWWVhcj48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9" w:tooltip="Pasquet, 2013 #406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9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685691" w:rsidRDefault="00685691" w:rsidP="00685691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685691">
              <w:rPr>
                <w:rFonts w:ascii="Arial" w:hAnsi="Arial" w:cs="Arial"/>
                <w:sz w:val="24"/>
                <w:szCs w:val="24"/>
                <w:lang w:val="en-GB"/>
              </w:rPr>
              <w:t>Lys</w:t>
            </w:r>
            <w:r w:rsidR="007A209E" w:rsidRPr="00685691">
              <w:rPr>
                <w:rFonts w:ascii="Arial" w:hAnsi="Arial" w:cs="Arial"/>
                <w:sz w:val="24"/>
                <w:szCs w:val="24"/>
                <w:lang w:val="en-GB"/>
              </w:rPr>
              <w:t>390de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335AF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aWNraW5zb248L0F1dGhvcj48WWVhcj4yMDE0PC9ZZWFy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ODYzLTc0PC9w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aWNraW5zb248L0F1dGhvcj48WWVhcj4yMDE0PC9ZZWFy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ODYzLTc0PC9w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3" w:tooltip="Dickinson, 2014 #41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96Gln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MAC</w:t>
            </w:r>
            <w:proofErr w:type="spellEnd"/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DCML and MD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 with myeloid transformation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lastRenderedPageBreak/>
              <w:t>AML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ow B-</w:t>
            </w:r>
            <w:r w:rsidR="00C908A8" w:rsidRPr="00C908A8">
              <w:rPr>
                <w:rFonts w:ascii="Arial" w:hAnsi="Arial" w:cs="Arial"/>
                <w:sz w:val="24"/>
                <w:szCs w:val="24"/>
                <w:lang w:val="en-GB"/>
              </w:rPr>
              <w:t>cel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24B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lastRenderedPageBreak/>
              <w:fldChar w:fldCharType="begin">
                <w:fldData xml:space="preserve">PEVuZE5vdGU+PENpdGU+PEF1dGhvcj5XZXN0PC9BdXRob3I+PFllYXI+MjAxNDwvWWVhcj48UmVj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</w:fldData>
              </w:fldCha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wgMTksIDIyLCAzMSwgMzYpPC9E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</w:fldData>
              </w:fldCha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9" w:tooltip="Pasquet, 2013 #406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9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2" w:tooltip="Hsu, 2013 #41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2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31" w:tooltip="Cuellar-Rodriguez, 2011 #42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1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36" w:tooltip="Ishida, 2012 #429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6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lastRenderedPageBreak/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96Glu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M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335AF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Ib2xtZTwvQXV0aG9yPjxZZWFyPjIwMTI8L1llYXI+PFJl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Ib2xtZTwvQXV0aG9yPjxZZWFyPjIwMTI8L1llYXI+PFJl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6" w:tooltip="Holme, 2012 #416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6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96Trp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MAC</w:t>
            </w:r>
            <w:proofErr w:type="spellEnd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and MD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 with myeloid transformation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24B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k8L0Rpc3BsYXlUZXh0PjxyZWNv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k8L0Rpc3BsYXlUZXh0PjxyZWNv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98Gln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MAC</w:t>
            </w:r>
            <w:proofErr w:type="spellEnd"/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335AF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aWNraW5zb248L0F1dGhvcj48WWVhcj4yMDE0PC9ZZWFy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ODYzLTc0PC9w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aWNraW5zb248L0F1dGhvcj48WWVhcj4yMDE0PC9ZZWFy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ODYzLTc0PC9w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</w:fldData>
              </w:fldCha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23" w:tooltip="Dickinson, 2014 #41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3</w:t>
              </w:r>
            </w:hyperlink>
            <w:r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2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98Trp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DCML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onoMAC</w:t>
            </w:r>
            <w:proofErr w:type="spellEnd"/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DS (with myeloid transformation)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MML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NK-cell deficiency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AE24B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wgMjIsIDIzLCAyNCwgMzEsIDM3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</w:fldData>
              </w:fldCha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XN0PC9BdXRob3I+PFllYXI+MjAxNDwvWWVhcj48UmVj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</w:fldData>
              </w:fldCha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9335AF"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7" w:tooltip="West, 2014 #40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7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2" w:tooltip="Hsu, 2013 #412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2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3" w:tooltip="Dickinson, 2014 #414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3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24" w:tooltip="Mace, 2013 #413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24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31" w:tooltip="Cuellar-Rodriguez, 2011 #421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1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37" w:tooltip="Dickinson, 2011 #428" w:history="1">
              <w:r w:rsidR="005543E6" w:rsidRPr="00C908A8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7</w:t>
              </w:r>
            </w:hyperlink>
            <w:r w:rsidR="009335AF" w:rsidRPr="00C908A8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D54FD3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Arg261</w:t>
            </w:r>
            <w:r w:rsidR="007A209E" w:rsidRPr="00C908A8">
              <w:rPr>
                <w:rFonts w:ascii="Arial" w:hAnsi="Arial" w:cs="Arial"/>
                <w:sz w:val="24"/>
                <w:szCs w:val="24"/>
                <w:lang w:val="en-GB"/>
              </w:rPr>
              <w:t>Gly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D0382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YWthbXVyYTwvQXV0aG9yPjxZZWFyPjIwMTE8L1llYXI+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YWthbXVyYTwvQXV0aG9yPjxZZWFyPjIwMTE8L1llYXI+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8" w:tooltip="Nakamura, 2011 #45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Ser270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-AL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D0382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9" w:tooltip="Zhang, 2012 #454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D54FD3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Thr271</w:t>
            </w:r>
            <w:r w:rsidR="007A209E" w:rsidRPr="00C908A8">
              <w:rPr>
                <w:rFonts w:ascii="Arial" w:hAnsi="Arial" w:cs="Arial"/>
                <w:sz w:val="24"/>
                <w:szCs w:val="24"/>
                <w:lang w:val="en-GB"/>
              </w:rPr>
              <w:t>Ile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BC378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b21lczwvQXV0aG9yPjxZZWFyPjIwMTI8L1llYXI+PFJl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b21lczwvQXV0aG9yPjxZZWFyPjIwMTI8L1llYXI+PFJl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0" w:tooltip="Gomes, 2012 #45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0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1" w:tooltip="Gaynor, 2009 #45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1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rp274Arg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BC378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dXJveWE8L0F1dGhvcj48WWVhcj4yMDAxPC9ZZWFyPjxS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dXJveWE8L0F1dGhvcj48WWVhcj4yMDAxPC9ZZWFyPjxS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2" w:tooltip="Muroya, 2001 #18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rp274Leu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BC378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dWthbWk8L0F1dGhvcj48WWVhcj4yMDExPC9ZZWFyPjxS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dWthbWk8L0F1dGhvcj48WWVhcj4yMDExPC9ZZWFyPjxS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3" w:tooltip="Fukami, 2011 #45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3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Arg275Gln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-AL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BC378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9" w:tooltip="Zhang, 2012 #454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Arg275Trp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-AL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BC378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9" w:tooltip="Zhang, 2012 #454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276Pro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B362B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YWhpcmllaDwvQXV0aG9yPjxZZWFyPjIwMDU8L1llYXI+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YWhpcmllaDwvQXV0aG9yPjxZZWFyPjIwMDU8L1llYXI+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4" w:tooltip="Zahirieh, 2005 #22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4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1C2ADC" w:rsidP="00FC11E3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Arg276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B362B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WYW4gRXNjaDwvQXV0aG9yPjxZZWFyPjIwMDA8L1llYXI+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WYW4gRXNjaDwvQXV0aG9yPjxZZWFyPjIwMDA8L1llYXI+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5" w:tooltip="Van Esch, 2000 #18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5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6" w:tooltip="Ali, 2007 #21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6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285Th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-AL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04A4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9" w:tooltip="Zhang, 2012 #454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Met293Ly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D13F5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sIDQ5KTwvRGlzcGxheVRleHQ+PHJlY29yZD48cmVjLW51bWJl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M1My02MDwvcGFnZXM+PHZvbHVtZT40ODY8L3ZvbHVtZT48bnVtYmVyPjc0MDM8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sIDQ5KTwvRGlzcGxheVRleHQ+PHJlY29yZD48cmVjLW51bWJl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M1My02MDwvcGFnZXM+PHZvbHVtZT40ODY8L3ZvbHVtZT48bnVtYmVyPjc0MDM8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7" w:tooltip=", 2012 #34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7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8" w:tooltip="Jiang, 2014 #44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9" w:tooltip="Ellis, 2012 #45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330D57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Lys302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B362B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aW5vPC9BdXRob3I+PFllYXI+MjAwNTwvWWVhcj48UmVj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aW5vPC9BdXRob3I+PFllYXI+MjAwNTwvWWVhcj48UmVj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8" w:tooltip="Nakamura, 2011 #45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50" w:tooltip="Mino, 2005 #46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0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Ser308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B362B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Vc2FyeTwvQXV0aG9yPjxZZWFyPjIwMDQ8L1llYXI+PFJl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Vc2FyeTwvQXV0aG9yPjxZZWFyPjIwMDQ8L1llYXI+PFJl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1" w:tooltip="Usary, 2004 #95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1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D74543" w:rsidRDefault="007A209E" w:rsidP="00FC11E3">
            <w:pPr>
              <w:jc w:val="center"/>
              <w:rPr>
                <w:lang w:val="en-GB"/>
              </w:rPr>
            </w:pPr>
            <w:r w:rsidRPr="00D74543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D74543" w:rsidRDefault="007A209E" w:rsidP="00D7454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D74543">
              <w:rPr>
                <w:rFonts w:ascii="Arial" w:hAnsi="Arial" w:cs="Arial"/>
                <w:sz w:val="24"/>
                <w:szCs w:val="24"/>
                <w:lang w:val="en-GB"/>
              </w:rPr>
              <w:t>Ser308</w:t>
            </w:r>
            <w:r w:rsidR="00D74543" w:rsidRPr="00D74543">
              <w:rPr>
                <w:rFonts w:ascii="Arial" w:hAnsi="Arial" w:cs="Arial"/>
                <w:sz w:val="24"/>
                <w:szCs w:val="24"/>
                <w:lang w:val="en-GB"/>
              </w:rPr>
              <w:t>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D74543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D74543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61B30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D74543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Vc2FyeTwvQXV0aG9yPjxZZWFyPjIwMDQ8L1llYXI+PFJl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</w:fldData>
              </w:fldChar>
            </w:r>
            <w:r w:rsidR="00B0726E" w:rsidRPr="00D74543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 w:rsidRPr="00D74543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Vc2FyeTwvQXV0aG9yPjxZZWFyPjIwMDQ8L1llYXI+PFJl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</w:fldData>
              </w:fldChar>
            </w:r>
            <w:r w:rsidR="00B0726E" w:rsidRPr="00D74543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 w:rsidRPr="00D74543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 w:rsidRPr="00D74543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D74543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D74543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 w:rsidRPr="00D74543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1" w:tooltip="Usary, 2004 #95" w:history="1">
              <w:r w:rsidR="005543E6" w:rsidRPr="00D74543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1</w:t>
              </w:r>
            </w:hyperlink>
            <w:r w:rsidR="00B0726E" w:rsidRPr="00D74543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D74543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D0253C" w:rsidRDefault="0015130E" w:rsidP="0015130E">
            <w:pPr>
              <w:jc w:val="center"/>
              <w:rPr>
                <w:rFonts w:ascii="Arial" w:hAnsi="Arial" w:cs="Arial"/>
                <w:sz w:val="24"/>
                <w:szCs w:val="24"/>
                <w:highlight w:val="yellow"/>
                <w:lang w:val="en-GB"/>
              </w:rPr>
            </w:pPr>
            <w:r w:rsidRPr="0015130E">
              <w:rPr>
                <w:rFonts w:ascii="Arial" w:hAnsi="Arial" w:cs="Arial"/>
                <w:sz w:val="24"/>
                <w:szCs w:val="24"/>
                <w:lang w:val="en-GB"/>
              </w:rPr>
              <w:t>Ala309_Ala313de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-AL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04A4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9" w:tooltip="Zhang, 2012 #454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444619" w:rsidRDefault="007A209E" w:rsidP="00FC11E3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444619">
              <w:rPr>
                <w:rFonts w:ascii="Arial" w:hAnsi="Arial" w:cs="Arial"/>
                <w:sz w:val="24"/>
                <w:szCs w:val="24"/>
                <w:lang w:val="en-GB"/>
              </w:rPr>
              <w:t>Thr315_Ala318de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B362B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WYW4gRXNjaDwvQXV0aG9yPjxZZWFyPjIwMDA8L1llYXI+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WYW4gRXNjaDwvQXV0aG9yPjxZZWFyPjIwMDA8L1llYXI+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5" w:tooltip="Van Esch, 2000 #18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5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hr315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61B30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Vc2FyeTwvQXV0aG9yPjxZZWFyPjIwMDQ8L1llYXI+PFJl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Vc2FyeTwvQXV0aG9yPjxZZWFyPjIwMDQ8L1llYXI+PFJl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1" w:tooltip="Usary, 2004 #95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1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ys317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61B30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DaGVub3VhcmQ8L0F1dGhvcj48WWVhcj4yMDEzPC9ZZWFy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DaGVub3VhcmQ8L0F1dGhvcj48WWVhcj4yMDEzPC9ZZWFy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2" w:tooltip="Chenouard, 2013 #462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ys317Arg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61B30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ZXNiaXQ8L0F1dGhvcj48WWVhcj4yMDA0PC9ZZWFyPjxS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ZXNiaXQ8L0F1dGhvcj48WWVhcj4yMDA0PC9ZZWFyPjxS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3" w:tooltip="Nesbit, 2004 #220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3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ys317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61B30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YWthbXVyYTwvQXV0aG9yPjxZZWFyPjIwMTE8L1llYXI+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YWthbXVyYTwvQXV0aG9yPjxZZWFyPjIwMTE8L1llYXI+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8" w:tooltip="Nakamura, 2011 #45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319Ly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61B30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ZXNiaXQ8L0F1dGhvcj48WWVhcj4yMDA0PC9ZZWFyPjxS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ZXNiaXQ8L0F1dGhvcj48WWVhcj4yMDA0PC9ZZWFyPjxS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3" w:tooltip="Nesbit, 2004 #220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3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ys320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61B30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PaHRhPC9BdXRob3I+PFllYXI+MjAxMTwvWWVhcj48UmVj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PaHRhPC9BdXRob3I+PFllYXI+MjAxMTwvWWVhcj48UmVj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4" w:tooltip="Ohta, 2011 #46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4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Thr322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61B30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9" w:tooltip="Ellis, 2012 #45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Arg329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D13F5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sIDU1KTwvRGlzcGxheVRleHQ+PHJlY29yZD48cmVjLW51bWJl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sIDU1KTwvRGlzcGxheVRleHQ+PHJlY29yZD48cmVjLW51bWJl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7" w:tooltip=", 2012 #34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7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8" w:tooltip="Jiang, 2014 #44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55" w:tooltip="Gaynor, 2013 #450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5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444619">
              <w:rPr>
                <w:rFonts w:ascii="Arial" w:hAnsi="Arial" w:cs="Arial"/>
                <w:sz w:val="24"/>
                <w:szCs w:val="24"/>
                <w:lang w:val="en-GB"/>
              </w:rPr>
              <w:t>Arg329de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829B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YXlub3I8L0F1dGhvcj48WWVhcj4yMDEzPC9ZZWFyPjxS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YXlub3I8L0F1dGhvcj48WWVhcj4yMDEzPC9ZZWFyPjxS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5" w:tooltip="Gaynor, 2013 #450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5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Arg330Ly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A2E2C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pPC9EaXNwbGF5VGV4dD48cmVjb3JkPjxyZWMtbnVtYmVyPjM0
NjwvcmVjLW51bWJlcj48Zm9yZWlnbi1rZXlzPjxrZXkgYXBwPSJFTiIgZGItaWQ9ImZzZXNlZnNy
b3ZzOWRuZXpmZjF2ZDJmaHRmemV6dHZ2c2V4cyI+MzQ2PC9rZXk+PC9mb3JlaWduLWtleXM+PHJl
Zi10eXBlIG5hbWU9IkpvdXJuYWwgQXJ0aWNsZSI+MTc8L3JlZi10eXBlPjxjb250cmlidXR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ZWRpdGlvbj4yMDEyLzA5LzI1PC9lZGl0aW9uPjxrZXl3b3Jkcz48a2V5d29yZD5CcmVhc3Qg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y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pPC9EaXNwbGF5VGV4dD48cmVjb3JkPjxyZWMtbnVtYmVyPjM0
NjwvcmVjLW51bWJlcj48Zm9yZWlnbi1rZXlzPjxrZXkgYXBwPSJFTiIgZGItaWQ9ImZzZXNlZnNy
b3ZzOWRuZXpmZjF2ZDJmaHRmemV6dHZ2c2V4cyI+MzQ2PC9rZXk+PC9mb3JlaWduLWtleXM+PHJl
Zi10eXBlIG5hbWU9IkpvdXJuYWwgQXJ0aWNsZSI+MTc8L3JlZi10eXBlPjxjb250cmlidXR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ZWRpdGlvbj4yMDEyLzA5LzI1PC9lZGl0aW9uPjxrZXl3b3Jkcz48a2V5d29yZD5CcmVhc3Qg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y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7" w:tooltip=", 2012 #34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7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8" w:tooltip="Jiang, 2014 #44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Asn331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A2E2C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pPC9EaXNwbGF5VGV4dD48cmVjb3JkPjxyZWMtbnVtYmVyPjM0
NjwvcmVjLW51bWJlcj48Zm9yZWlnbi1rZXlzPjxrZXkgYXBwPSJFTiIgZGItaWQ9ImZzZXNlZnNy
b3ZzOWRuZXpmZjF2ZDJmaHRmemV6dHZ2c2V4cyI+MzQ2PC9rZXk+PC9mb3JlaWduLWtleXM+PHJl
Zi10eXBlIG5hbWU9IkpvdXJuYWwgQXJ0aWNsZSI+MTc8L3JlZi10eXBlPjxjb250cmlidXR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ZWRpdGlvbj4yMDEyLzA5LzI1PC9lZGl0aW9uPjxrZXl3b3Jkcz48a2V5d29yZD5CcmVhc3Qg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y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pPC9EaXNwbGF5VGV4dD48cmVjb3JkPjxyZWMtbnVtYmVyPjM0
NjwvcmVjLW51bWJlcj48Zm9yZWlnbi1rZXlzPjxrZXkgYXBwPSJFTiIgZGItaWQ9ImZzZXNlZnNy
b3ZzOWRuZXpmZjF2ZDJmaHRmemV6dHZ2c2V4cyI+MzQ2PC9rZXk+PC9mb3JlaWduLWtleXM+PHJl
Zi10eXBlIG5hbWU9IkpvdXJuYWwgQXJ0aWNsZSI+MTc8L3JlZi10eXBlPjxjb250cmlidXR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ZWRpdGlvbj4yMDEyLzA5LzI1PC9lZGl0aW9uPjxrZXl3b3Jkcz48a2V5d29yZD5CcmVhc3Qg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y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7" w:tooltip=", 2012 #34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7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8" w:tooltip="Jiang, 2014 #44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Ala332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A2E2C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sIDU2KTwvRGlzcGxheVRleHQ+PHJlY29yZD48cmVjLW51bWJl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sIDU2KTwvRGlzcGxheVRleHQ+PHJlY29yZD48cmVjLW51bWJl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7" w:tooltip=", 2012 #34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7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8" w:tooltip="Jiang, 2014 #44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56" w:tooltip="Wheler, 2014 #46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6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Asp335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829B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Wheler&lt;/Author&gt;&lt;Year&gt;2014&lt;/Year&gt;&lt;RecNum&gt;467&lt;/RecNum&gt;&lt;DisplayText&gt;(Ref. 56)&lt;/DisplayText&gt;&lt;record&gt;&lt;rec-number&gt;467&lt;/rec-number&gt;&lt;foreign-keys&gt;&lt;key app="EN" db-id="fsesefsrovs9dnezff1vd2fhtfzeztvvsexs"&gt;467&lt;/key&gt;&lt;/foreign-keys&gt;&lt;ref-type name="Journal Article"&gt;17&lt;/ref-type&gt;&lt;contributors&gt;&lt;authors&gt;&lt;author&gt;Wheler, J. J.&lt;/author&gt;&lt;author&gt;Parker, B. A.&lt;/author&gt;&lt;author&gt;Lee, J. J.&lt;/author&gt;&lt;author&gt;Atkins, J. T.&lt;/author&gt;&lt;author&gt;Janku, F.&lt;/author&gt;&lt;author&gt;Tsimberidou, A. M.&lt;/author&gt;&lt;author&gt;Zinner, R.&lt;/author&gt;&lt;author&gt;Subbiah, V.&lt;/author&gt;&lt;author&gt;Fu, S.&lt;/author&gt;&lt;author&gt;Schwab, R.&lt;/author&gt;&lt;author&gt;Moulder, S.&lt;/author&gt;&lt;author&gt;Valero, V.&lt;/author&gt;&lt;author&gt;Schwaederle, M.&lt;/author&gt;&lt;author&gt;Yelensky, R.&lt;/author&gt;&lt;author&gt;Miller, V. A.&lt;/author&gt;&lt;author&gt;Stephens, M. P.&lt;/author&gt;&lt;author&gt;Meric-Bernstam, F.&lt;/author&gt;&lt;author&gt;Kurzrock, R.&lt;/author&gt;&lt;/authors&gt;&lt;/contributors&gt;&lt;auth-address&gt;Department of Investigational Cancer Therapeutics (Phase I Program), The University of Texas MD Anderson Cancer Center, Houston, TX.&lt;/auth-address&gt;&lt;titles&gt;&lt;title&gt;Unique molecular signatures as a hallmark of patients with metastatic breast cancer: implications for current treatment paradigms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2349-54&lt;/pages&gt;&lt;volume&gt;5&lt;/volume&gt;&lt;number&gt;9&lt;/number&gt;&lt;edition&gt;2014/05/09&lt;/edition&gt;&lt;dates&gt;&lt;year&gt;2014&lt;/year&gt;&lt;pub-dates&gt;&lt;date&gt;May 15&lt;/date&gt;&lt;/pub-dates&gt;&lt;/dates&gt;&lt;isbn&gt;1949-2553 (Electronic)&amp;#xD;1949-2553 (Linking)&lt;/isbn&gt;&lt;accession-num&gt;24811890&lt;/accession-num&gt;&lt;work-type&gt;Research Support, N.I.H., Extramural&amp;#xD;Research Support, Non-U.S. Gov&amp;apos;t&lt;/work-type&gt;&lt;urls&gt;&lt;related-urls&gt;&lt;url&gt;http://www.ncbi.nlm.nih.gov/pubmed/24811890&lt;/url&gt;&lt;/related-urls&gt;&lt;/urls&gt;&lt;custom2&gt;4058010&lt;/custom2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6" w:tooltip="Wheler, 2014 #46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6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ys341Ty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829B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Moldovan&lt;/Author&gt;&lt;Year&gt;2011&lt;/Year&gt;&lt;RecNum&gt;468&lt;/RecNum&gt;&lt;DisplayText&gt;(Ref. 57)&lt;/DisplayText&gt;&lt;record&gt;&lt;rec-number&gt;468&lt;/rec-number&gt;&lt;foreign-keys&gt;&lt;key app="EN" db-id="fsesefsrovs9dnezff1vd2fhtfzeztvvsexs"&gt;468&lt;/key&gt;&lt;/foreign-keys&gt;&lt;ref-type name="Journal Article"&gt;17&lt;/ref-type&gt;&lt;contributors&gt;&lt;authors&gt;&lt;author&gt;Moldovan, O.&lt;/author&gt;&lt;author&gt;Carvalho, R.&lt;/author&gt;&lt;author&gt;Jorge, Z.&lt;/author&gt;&lt;author&gt;Medeira, A.&lt;/author&gt;&lt;/authors&gt;&lt;/contributors&gt;&lt;titles&gt;&lt;title&gt;A new case of HDR syndrome with severe female genital tract malformation: comment on &amp;quot;Novel mutation in the gene encoding the GATA3 transcription factor in a Spanish familial case of hypoparathyroidism, deafness, and renal dysplasia (HDR) syndrome with female genital tract malformations&amp;quot; by Hernandez et al&lt;/title&gt;&lt;secondary-title&gt;American journal of medical genetics. Part A&lt;/secondary-title&gt;&lt;alt-title&gt;Am J Med Genet A&lt;/alt-title&gt;&lt;/titles&gt;&lt;periodical&gt;&lt;full-title&gt;American journal of medical genetics. Part A&lt;/full-title&gt;&lt;abbr-1&gt;Am J Med Genet A&lt;/abbr-1&gt;&lt;/periodical&gt;&lt;alt-periodical&gt;&lt;full-title&gt;American journal of medical genetics. Part A&lt;/full-title&gt;&lt;abbr-1&gt;Am J Med Genet A&lt;/abbr-1&gt;&lt;/alt-periodical&gt;&lt;pages&gt;2329-30&lt;/pages&gt;&lt;volume&gt;155A&lt;/volume&gt;&lt;number&gt;9&lt;/number&gt;&lt;edition&gt;2011/08/13&lt;/edition&gt;&lt;keywords&gt;&lt;keyword&gt;Deafness/*genetics&lt;/keyword&gt;&lt;keyword&gt;Female&lt;/keyword&gt;&lt;keyword&gt;GATA3 Transcription Factor/*genetics&lt;/keyword&gt;&lt;keyword&gt;Genitalia, Female/*abnormalities&lt;/keyword&gt;&lt;keyword&gt;Humans&lt;/keyword&gt;&lt;keyword&gt;Hypoparathyroidism/*genetics&lt;/keyword&gt;&lt;keyword&gt;Kidney/*abnormalities&lt;/keyword&gt;&lt;/keywords&gt;&lt;dates&gt;&lt;year&gt;2011&lt;/year&gt;&lt;pub-dates&gt;&lt;date&gt;Sep&lt;/date&gt;&lt;/pub-dates&gt;&lt;/dates&gt;&lt;isbn&gt;1552-4833 (Electronic)&amp;#xD;1552-4825 (Linking)&lt;/isbn&gt;&lt;accession-num&gt;21834031&lt;/accession-num&gt;&lt;work-type&gt;Comment&amp;#xD;Letter&lt;/work-type&gt;&lt;urls&gt;&lt;related-urls&gt;&lt;url&gt;http://www.ncbi.nlm.nih.gov/pubmed/21834031&lt;/url&gt;&lt;/related-urls&gt;&lt;/urls&gt;&lt;electronic-resource-num&gt;10.1002/ajmg.a.34153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7" w:tooltip="Moldovan, 2011 #46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7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343Phe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829B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Vc2FyeTwvQXV0aG9yPjxZZWFyPjIwMDQ8L1llYXI+PFJl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Vc2FyeTwvQXV0aG9yPjxZZWFyPjIwMDQ8L1llYXI+PFJl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1" w:tooltip="Usary, 2004 #95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1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Tyr345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829B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9" w:tooltip="Ellis, 2012 #45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347Va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-ALL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04A4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uZzwvQXV0aG9yPjxZZWFyPjIwMTI8L1llYXI+PFJl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MTU3LTYzPC9wYWdlcz48dm9sdW1lPjQ4MTwvdm9sdW1lPjxudW1iZXI+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9" w:tooltip="Zhang, 2012 #454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lastRenderedPageBreak/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347Arg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829B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BbGk8L0F1dGhvcj48WWVhcj4yMDA3PC9ZZWFyPjxSZWNO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BbGk8L0F1dGhvcj48WWVhcj4yMDA3PC9ZZWFyPjxSZWNO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6" w:tooltip="Ali, 2007 #21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6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52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829B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DaGl1PC9BdXRob3I+PFllYXI+MjAwNjwvWWVhcj48UmVj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DaGl1PC9BdXRob3I+PFllYXI+MjAwNjwvWWVhcj48UmVj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8" w:tooltip="Chiu, 2006 #46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Leu354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829B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9" w:tooltip="Ellis, 2012 #45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444619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Leu354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829B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BbGk8L0F1dGhvcj48WWVhcj4yMDA3PC9ZZWFyPjxSZWNO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BbGk8L0F1dGhvcj48WWVhcj4yMDA3PC9ZZWFyPjxSZWNO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38" w:tooltip="Nakamura, 2011 #45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3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6" w:tooltip="Ali, 2007 #21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6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444619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Met356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829B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dXJveWE8L0F1dGhvcj48WWVhcj4yMDAxPC9ZZWFyPjxS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dXJveWE8L0F1dGhvcj48WWVhcj4yMDAxPC9ZZWFyPjxS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2" w:tooltip="Muroya, 2001 #18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6" w:tooltip="Ali, 2007 #21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6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Met356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82E5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9" w:tooltip="Ellis, 2012 #45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Lys357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82E5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9" w:tooltip="Ellis, 2012 #45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Glu359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82E5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9" w:tooltip="Ellis, 2012 #45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Arg364Gly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82E5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FbGxpczwvQXV0aG9yPjxZZWFyPjIwMTI8L1llYXI+PFJl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TMtNjA8L3BhZ2VzPjx2b2x1bWU+NDg2PC92b2x1bWU+PG51bWJlcj43NDAzPC9u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9" w:tooltip="Ellis, 2012 #45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Arg364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A2E2C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pPC9EaXNwbGF5VGV4dD48cmVjb3JkPjxyZWMtbnVtYmVyPjM0
NjwvcmVjLW51bWJlcj48Zm9yZWlnbi1rZXlzPjxrZXkgYXBwPSJFTiIgZGItaWQ9ImZzZXNlZnNy
b3ZzOWRuZXpmZjF2ZDJmaHRmemV6dHZ2c2V4cyI+MzQ2PC9rZXk+PC9mb3JlaWduLWtleXM+PHJl
Zi10eXBlIG5hbWU9IkpvdXJuYWwgQXJ0aWNsZSI+MTc8L3JlZi10eXBlPjxjb250cmlidXR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ZWRpdGlvbj4yMDEyLzA5LzI1PC9lZGl0aW9uPjxrZXl3b3Jkcz48a2V5d29yZD5CcmVhc3Qg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y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FllYXI+MjAxMjwvWWVhcj48UmVjTnVtPjM0NjwvUmVjTnVtPjxEaXNw
bGF5VGV4dD4oUmVmLiA0NywgNDgpPC9EaXNwbGF5VGV4dD48cmVjb3JkPjxyZWMtbnVtYmVyPjM0
NjwvcmVjLW51bWJlcj48Zm9yZWlnbi1rZXlzPjxrZXkgYXBwPSJFTiIgZGItaWQ9ImZzZXNlZnNy
b3ZzOWRuZXpmZjF2ZDJmaHRmemV6dHZ2c2V4cyI+MzQ2PC9rZXk+PC9mb3JlaWduLWtleXM+PHJl
Zi10eXBlIG5hbWU9IkpvdXJuYWwgQXJ0aWNsZSI+MTc8L3JlZi10eXBlPjxjb250cmlidXR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ZWRpdGlvbj4yMDEyLzA5LzI1PC9lZGl0aW9uPjxrZXl3b3Jkcz48a2V5d29yZD5CcmVhc3Qg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7" w:tooltip=", 2012 #34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7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8" w:tooltip="Jiang, 2014 #44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eastAsia="Times New Roman" w:hAnsi="Arial" w:cs="Arial"/>
                <w:sz w:val="24"/>
                <w:szCs w:val="24"/>
                <w:lang w:val="en-GB" w:eastAsia="nl-NL"/>
              </w:rPr>
              <w:t>Arg366Leu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82E5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Vc2FyeTwvQXV0aG9yPjxZZWFyPjIwMDQ8L1llYXI+PFJl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Vc2FyeTwvQXV0aG9yPjxZZWFyPjIwMDQ8L1llYXI+PFJl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1" w:tooltip="Usary, 2004 #95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1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DF54FD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bCs/>
                <w:sz w:val="24"/>
                <w:szCs w:val="24"/>
                <w:lang w:val="en-GB"/>
              </w:rPr>
              <w:t>Arg366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Breast cancer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47EDD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dXJveWE8L0F1dGhvcj48WWVhcj4yMDAxPC9ZZWFyPjxS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NdXJveWE8L0F1dGhvcj48WWVhcj4yMDAxPC9ZZWFyPjxS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42" w:tooltip="Muroya, 2001 #18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48" w:tooltip="Jiang, 2014 #44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48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51" w:tooltip="Usary, 2004 #95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1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53" w:tooltip="Nesbit, 2004 #220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3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59" w:tooltip="Sun, 2009 #470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9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3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DF54FD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Ser369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DR syndrome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5466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ZXNiaXQ8L0F1dGhvcj48WWVhcj4yMDA0PC9ZZWFyPjxS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OZXNiaXQ8L0F1dGhvcj48WWVhcj4yMDA0PC9ZZWFyPjxS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53" w:tooltip="Nesbit, 2004 #220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53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u216Asp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OF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5466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Nemer&lt;/Author&gt;&lt;Year&gt;2006&lt;/Year&gt;&lt;RecNum&gt;205&lt;/RecNum&gt;&lt;DisplayText&gt;(Ref. 60)&lt;/DisplayText&gt;&lt;record&gt;&lt;rec-number&gt;205&lt;/rec-number&gt;&lt;foreign-keys&gt;&lt;key app="EN" db-id="fsesefsrovs9dnezff1vd2fhtfzeztvvsexs"&gt;205&lt;/key&gt;&lt;/foreign-keys&gt;&lt;ref-type name="Journal Article"&gt;17&lt;/ref-type&gt;&lt;contributors&gt;&lt;authors&gt;&lt;author&gt;Nemer, G.&lt;/author&gt;&lt;author&gt;Fadlalah, F.&lt;/author&gt;&lt;author&gt;Usta, J.&lt;/author&gt;&lt;author&gt;Nemer, M.&lt;/author&gt;&lt;author&gt;Dbaibo, G.&lt;/author&gt;&lt;author&gt;Obeid, M.&lt;/author&gt;&lt;author&gt;Bitar, F.&lt;/author&gt;&lt;/authors&gt;&lt;/contributors&gt;&lt;auth-address&gt;Department of Biochemistry, American University of Beirut, Beirut, Lebanon. gn08@aub.edu.lb&lt;/auth-address&gt;&lt;titles&gt;&lt;title&gt;A novel mutation in the GATA4 gene in patients with Tetralogy of Fallot&lt;/title&gt;&lt;secondary-title&gt;Hum Mutat&lt;/secondary-title&gt;&lt;/titles&gt;&lt;periodical&gt;&lt;full-title&gt;Human mutation&lt;/full-title&gt;&lt;abbr-1&gt;Hum Mutat&lt;/abbr-1&gt;&lt;/periodical&gt;&lt;pages&gt;293-4&lt;/pages&gt;&lt;volume&gt;27&lt;/volume&gt;&lt;number&gt;3&lt;/number&gt;&lt;keywords&gt;&lt;keyword&gt;Amino Acid Sequence&lt;/keyword&gt;&lt;keyword&gt;Animals&lt;/keyword&gt;&lt;keyword&gt;GATA4 Transcription Factor/*genetics&lt;/keyword&gt;&lt;keyword&gt;*Genetic Predisposition to Disease&lt;/keyword&gt;&lt;keyword&gt;Heart Diseases/congenital/genetics&lt;/keyword&gt;&lt;keyword&gt;Heterozygote&lt;/keyword&gt;&lt;keyword&gt;Humans&lt;/keyword&gt;&lt;keyword&gt;Linkage (Genetics)&lt;/keyword&gt;&lt;keyword&gt;Mice&lt;/keyword&gt;&lt;keyword&gt;Molecular Sequence Data&lt;/keyword&gt;&lt;keyword&gt;*Mutation&lt;/keyword&gt;&lt;keyword&gt;Sequence Homology, Amino Acid&lt;/keyword&gt;&lt;keyword&gt;Tetralogy of Fallot/*genetics&lt;/keyword&gt;&lt;keyword&gt;Zinc Fingers&lt;/keyword&gt;&lt;/keywords&gt;&lt;dates&gt;&lt;year&gt;2006&lt;/year&gt;&lt;pub-dates&gt;&lt;date&gt;Mar&lt;/date&gt;&lt;/pub-dates&gt;&lt;/dates&gt;&lt;accession-num&gt;16470721&lt;/accession-num&gt;&lt;urls&gt;&lt;related-urls&gt;&lt;url&gt;http://www.ncbi.nlm.nih.gov/entrez/query.fcgi?cmd=Retrieve&amp;amp;db=PubMed&amp;amp;dopt=Citation&amp;amp;list_uids=16470721 &lt;/url&gt;&lt;/related-urls&gt;&lt;/urls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0" w:tooltip="Nemer, 2006 #205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0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221Arg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nomalies of human testicular development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5466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b3VyZW5jbzwvQXV0aG9yPjxZZWFyPjIwMTE8L1llYXI+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b3VyZW5jbzwvQXV0aG9yPjxZZWFyPjIwMTE8L1llYXI+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1" w:tooltip="Lourenco, 2011 #472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1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et223Th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85466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ro226=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D117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Q3ODwvUmVjTnVtPjxEaXNwbGF5VGV4dD4oUmVmLiA2Myk8L0Rpc3BsYXlUZXh0PjxyZWNv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Q3ODwvUmVjTnVtPjxEaXNwbGF5VGV4dD4oUmVmLiA2Myk8L0Rpc3BsYXlUZXh0PjxyZWNv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3" w:tooltip="Wang, 2013 #47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3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ro226f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D117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BD5EF8" w:rsidTr="00FC11E3">
        <w:tc>
          <w:tcPr>
            <w:tcW w:w="1003" w:type="dxa"/>
            <w:shd w:val="clear" w:color="auto" w:fill="auto"/>
            <w:vAlign w:val="center"/>
          </w:tcPr>
          <w:p w:rsidR="00BD5EF8" w:rsidRPr="00BD5EF8" w:rsidRDefault="00BD5EF8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BD5EF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BD5EF8" w:rsidRPr="00BD5EF8" w:rsidRDefault="00BD5EF8" w:rsidP="00AD18F2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BD5EF8">
              <w:rPr>
                <w:rFonts w:ascii="Arial" w:hAnsi="Arial" w:cs="Arial"/>
                <w:sz w:val="24"/>
                <w:szCs w:val="24"/>
              </w:rPr>
              <w:t>Pro</w:t>
            </w:r>
            <w:r w:rsidR="00AD18F2">
              <w:rPr>
                <w:rFonts w:ascii="Arial" w:hAnsi="Arial" w:cs="Arial"/>
                <w:sz w:val="24"/>
                <w:szCs w:val="24"/>
              </w:rPr>
              <w:t>226Gln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BD5EF8" w:rsidRPr="00BD5EF8" w:rsidRDefault="00D82632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CHD (</w: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t>DCM</w: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t>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BD5EF8" w:rsidRPr="00BD5EF8" w:rsidRDefault="00AD18F2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aTwvQXV0aG9yPjxZZWFyPjIwMTQ8L1llYXI+PFJlY051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</w:fldData>
              </w:fldCha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aTwvQXV0aG9yPjxZZWFyPjIwMTQ8L1llYXI+PFJlY051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</w:fldData>
              </w:fldCha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4" w:tooltip="Li, 2014 #614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4</w:t>
              </w:r>
            </w:hyperlink>
            <w:r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229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 / ASD / 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D117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hr233=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DORV / PFO / TOF / PA / VSD / AS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D117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SZWFtb24tQnVldHRuZXI8L0F1dGhvcj48WWVhcj4yMDA3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SZWFtb24tQnVldHRuZXI8L0F1dGhvcj48WWVhcj4yMDA3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5" w:tooltip="Reamon-Buettner, 2007 #21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5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66" w:tooltip="Butler, 2010 #47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6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67" w:tooltip="Tomita-Mitchell, 2007 #20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7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68" w:tooltip="Schluterman, 2007 #20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8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234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642C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239=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642C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239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642C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ys241=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GA / VSD / A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10E1D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Q3ODwvUmVjTnVtPjxEaXNwbGF5VGV4dD4oUmVmLiA2MywgNjYpPC9EaXNwbGF5VGV4dD48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Q3ODwvUmVjTnVtPjxEaXNwbGF5VGV4dD4oUmVmLiA2MywgNjYpPC9EaXNwbGF5VGV4dD48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3" w:tooltip="Wang, 2013 #47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3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66" w:tooltip="Butler, 2010 #47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6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yr244Cy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 / 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642C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yr244=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VSD / TOF /PA / LSVC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10E1D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Schluterman&lt;/Author&gt;&lt;Year&gt;2007&lt;/Year&gt;&lt;RecNum&gt;208&lt;/RecNum&gt;&lt;DisplayText&gt;(Ref. 68)&lt;/DisplayText&gt;&lt;record&gt;&lt;rec-number&gt;208&lt;/rec-number&gt;&lt;foreign-keys&gt;&lt;key app="EN" db-id="fsesefsrovs9dnezff1vd2fhtfzeztvvsexs"&gt;208&lt;/key&gt;&lt;/foreign-keys&gt;&lt;ref-type name="Journal Article"&gt;17&lt;/ref-type&gt;&lt;contributors&gt;&lt;authors&gt;&lt;author&gt;Schluterman, M. K.&lt;/author&gt;&lt;author&gt;Krysiak, A. E.&lt;/author&gt;&lt;author&gt;Kathiriya, I. S.&lt;/author&gt;&lt;author&gt;Abate, N.&lt;/author&gt;&lt;author&gt;Chandalia, M.&lt;/author&gt;&lt;author&gt;Srivastava, D.&lt;/author&gt;&lt;author&gt;Garg, V.&lt;/author&gt;&lt;/authors&gt;&lt;/contributors&gt;&lt;auth-address&gt;Department of Pediatrics, University of Texas Southwestern Medical Center, Dallas, Texas 75390-9148, USA.&lt;/auth-address&gt;&lt;titles&gt;&lt;title&gt;Screening and biochemical analysis of GATA4 sequence variations identified in patients with congenital heart disease&lt;/title&gt;&lt;secondary-title&gt;Am J Med Genet A&lt;/secondary-title&gt;&lt;/titles&gt;&lt;periodical&gt;&lt;full-title&gt;American journal of medical genetics. Part A&lt;/full-title&gt;&lt;abbr-1&gt;Am J Med Genet A&lt;/abbr-1&gt;&lt;/periodical&gt;&lt;pages&gt;817-23&lt;/pages&gt;&lt;volume&gt;143A&lt;/volume&gt;&lt;number&gt;8&lt;/number&gt;&lt;keywords&gt;&lt;keyword&gt;Base Sequence&lt;/keyword&gt;&lt;keyword&gt;Conserved Sequence&lt;/keyword&gt;&lt;keyword&gt;Exons/genetics&lt;/keyword&gt;&lt;keyword&gt;Family Health&lt;/keyword&gt;&lt;keyword&gt;Female&lt;/keyword&gt;&lt;keyword&gt;GATA4 Transcription Factor/*genetics/physiology&lt;/keyword&gt;&lt;keyword&gt;Genetic Screening&lt;/keyword&gt;&lt;keyword&gt;Heart Diseases/*congenital/diagnosis/*genetics&lt;/keyword&gt;&lt;keyword&gt;Humans&lt;/keyword&gt;&lt;keyword&gt;Male&lt;/keyword&gt;&lt;keyword&gt;Trans-Activation (Genetics)/genetics&lt;/keyword&gt;&lt;/keywords&gt;&lt;dates&gt;&lt;year&gt;2007&lt;/year&gt;&lt;pub-dates&gt;&lt;date&gt;Apr 15&lt;/date&gt;&lt;/pub-dates&gt;&lt;/dates&gt;&lt;accession-num&gt;17352393&lt;/accession-num&gt;&lt;urls&gt;&lt;related-urls&gt;&lt;url&gt;http://www.ncbi.nlm.nih.gov/entrez/query.fcgi?cmd=Retrieve&amp;amp;db=PubMed&amp;amp;dopt=Citation&amp;amp;list_uids=17352393 &lt;/url&gt;&lt;/related-urls&gt;&lt;/urls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8" w:tooltip="Schluterman, 2007 #20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8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et247Th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F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96DA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Qb3NjaDwvQXV0aG9yPjxZZWFyPjIwMTA8L1llYXI+PFJl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Qb3NjaDwvQXV0aG9yPjxZZWFyPjIwMTA8L1llYXI+PFJl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9" w:tooltip="Posch, 2010 #480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9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248=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 / 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96DA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Q3ODwvUmVjTnVtPjxEaXNwbGF5VGV4dD4oUmVmLiA2Myk8L0Rpc3BsYXlUZXh0PjxyZWNv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Q3ODwvUmVjTnVtPjxEaXNwbGF5VGV4dD4oUmVmLiA2Myk8L0Rpc3BsYXlUZXh0PjxyZWNv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3" w:tooltip="Wang, 2013 #47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3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248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 / 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642C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Ile250Asn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96DA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Q3ODwvUmVjTnVtPjxEaXNwbGF5VGV4dD4oUmVmLiA2Myk8L0Rpc3BsYXlUZXh0PjxyZWNv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Q3ODwvUmVjTnVtPjxEaXNwbGF5VGV4dD4oUmVmLiA2Myk8L0Rpc3BsYXlUZXh0PjxyZWNv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3" w:tooltip="Wang, 2013 #47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3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252Pro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69750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Ile255Th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69750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260Gln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69750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261Pro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 / A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69750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Ser262=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OF / PA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96DA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Schluterman&lt;/Author&gt;&lt;Year&gt;2007&lt;/Year&gt;&lt;RecNum&gt;208&lt;/RecNum&gt;&lt;DisplayText&gt;(Ref. 68)&lt;/DisplayText&gt;&lt;record&gt;&lt;rec-number&gt;208&lt;/rec-number&gt;&lt;foreign-keys&gt;&lt;key app="EN" db-id="fsesefsrovs9dnezff1vd2fhtfzeztvvsexs"&gt;208&lt;/key&gt;&lt;/foreign-keys&gt;&lt;ref-type name="Journal Article"&gt;17&lt;/ref-type&gt;&lt;contributors&gt;&lt;authors&gt;&lt;author&gt;Schluterman, M. K.&lt;/author&gt;&lt;author&gt;Krysiak, A. E.&lt;/author&gt;&lt;author&gt;Kathiriya, I. S.&lt;/author&gt;&lt;author&gt;Abate, N.&lt;/author&gt;&lt;author&gt;Chandalia, M.&lt;/author&gt;&lt;author&gt;Srivastava, D.&lt;/author&gt;&lt;author&gt;Garg, V.&lt;/author&gt;&lt;/authors&gt;&lt;/contributors&gt;&lt;auth-address&gt;Department of Pediatrics, University of Texas Southwestern Medical Center, Dallas, Texas 75390-9148, USA.&lt;/auth-address&gt;&lt;titles&gt;&lt;title&gt;Screening and biochemical analysis of GATA4 sequence variations identified in patients with congenital heart disease&lt;/title&gt;&lt;secondary-title&gt;Am J Med Genet A&lt;/secondary-title&gt;&lt;/titles&gt;&lt;periodical&gt;&lt;full-title&gt;American journal of medical genetics. Part A&lt;/full-title&gt;&lt;abbr-1&gt;Am J Med Genet A&lt;/abbr-1&gt;&lt;/periodical&gt;&lt;pages&gt;817-23&lt;/pages&gt;&lt;volume&gt;143A&lt;/volume&gt;&lt;number&gt;8&lt;/number&gt;&lt;keywords&gt;&lt;keyword&gt;Base Sequence&lt;/keyword&gt;&lt;keyword&gt;Conserved Sequence&lt;/keyword&gt;&lt;keyword&gt;Exons/genetics&lt;/keyword&gt;&lt;keyword&gt;Family Health&lt;/keyword&gt;&lt;keyword&gt;Female&lt;/keyword&gt;&lt;keyword&gt;GATA4 Transcription Factor/*genetics/physiology&lt;/keyword&gt;&lt;keyword&gt;Genetic Screening&lt;/keyword&gt;&lt;keyword&gt;Heart Diseases/*congenital/diagnosis/*genetics&lt;/keyword&gt;&lt;keyword&gt;Humans&lt;/keyword&gt;&lt;keyword&gt;Male&lt;/keyword&gt;&lt;keyword&gt;Trans-Activation (Genetics)/genetics&lt;/keyword&gt;&lt;/keywords&gt;&lt;dates&gt;&lt;year&gt;2007&lt;/year&gt;&lt;pub-dates&gt;&lt;date&gt;Apr 15&lt;/date&gt;&lt;/pub-dates&gt;&lt;/dates&gt;&lt;accession-num&gt;17352393&lt;/accession-num&gt;&lt;urls&gt;&lt;related-urls&gt;&lt;url&gt;http://www.ncbi.nlm.nih.gov/entrez/query.fcgi?cmd=Retrieve&amp;amp;db=PubMed&amp;amp;dopt=Citation&amp;amp;list_uids=17352393 &lt;/url&gt;&lt;/related-urls&gt;&lt;/urls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8" w:tooltip="Schluterman, 2007 #20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8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263Gly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450BF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YaW9uZzwvQXV0aG9yPjxZZWFyPjIwMTM8L1llYXI+PFJl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YaW9uZzwvQXV0aG9yPjxZZWFyPjIwMTM8L1llYXI+PFJl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70" w:tooltip="Xiong, 2013 #48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70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1C2ADC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Arg266*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69750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Val267Met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 / PDA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450BFB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DwvWWVhcj48UmVj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=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DwvWWVhcj48UmVj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=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71" w:tooltip="Wang, 2010 #484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71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72" w:tooltip="Tang, 2006 #48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72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FF7214" w:rsidRPr="00C908A8" w:rsidRDefault="0028612A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FF7214" w:rsidRPr="00C908A8" w:rsidRDefault="0028612A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Cys271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FF7214" w:rsidRPr="00C908A8" w:rsidRDefault="0028612A" w:rsidP="00D82632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CHD (</w:t>
            </w:r>
            <w:r w:rsidR="00D82632">
              <w:rPr>
                <w:rFonts w:ascii="Arial" w:hAnsi="Arial" w:cs="Arial"/>
                <w:sz w:val="24"/>
                <w:szCs w:val="24"/>
                <w:lang w:val="en-GB"/>
              </w:rPr>
              <w:t>DCM</w: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t>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FF7214" w:rsidRPr="00C908A8" w:rsidRDefault="0028612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aTwvQXV0aG9yPjxZZWFyPjIwMTM8L1llYXI+PFJlY051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aTwvQXV0aG9yPjxZZWFyPjIwMTM8L1llYXI+PFJlY051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73" w:tooltip="Li, 2013 #60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73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273Ly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0B7F6F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F3LVNtaXRoPC9BdXRob3I+PFllYXI+MjAxNDwvWWVh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F3LVNtaXRoPC9BdXRob3I+PFllYXI+MjAxNDwvWWVh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74" w:tooltip="Shaw-Smith, 2014 #48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74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273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69750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ys274=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OF / PA / DORV / VSD / TGA / A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7F3E31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Ub21pdGEtTWl0Y2hlbGw8L0F1dGhvcj48WWVhcj4yMDA3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Ub21pdGEtTWl0Y2hlbGw8L0F1dGhvcj48WWVhcj4yMDA3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6" w:tooltip="Butler, 2010 #47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6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67" w:tooltip="Tomita-Mitchell, 2007 #20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7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lastRenderedPageBreak/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hr277Ile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69750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AD18F2" w:rsidRPr="00C908A8" w:rsidRDefault="00AD18F2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AD18F2" w:rsidRPr="00C908A8" w:rsidRDefault="00AD18F2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BD5EF8">
              <w:rPr>
                <w:rFonts w:ascii="Arial" w:hAnsi="Arial" w:cs="Arial"/>
                <w:sz w:val="24"/>
                <w:szCs w:val="24"/>
              </w:rPr>
              <w:t>T</w:t>
            </w:r>
            <w:r>
              <w:rPr>
                <w:rFonts w:ascii="Arial" w:hAnsi="Arial" w:cs="Arial"/>
                <w:sz w:val="24"/>
                <w:szCs w:val="24"/>
              </w:rPr>
              <w:t>hr</w:t>
            </w:r>
            <w:r w:rsidRPr="00BD5EF8">
              <w:rPr>
                <w:rFonts w:ascii="Arial" w:hAnsi="Arial" w:cs="Arial"/>
                <w:sz w:val="24"/>
                <w:szCs w:val="24"/>
              </w:rPr>
              <w:t>279S</w:t>
            </w:r>
            <w:r>
              <w:rPr>
                <w:rFonts w:ascii="Arial" w:hAnsi="Arial" w:cs="Arial"/>
                <w:sz w:val="24"/>
                <w:szCs w:val="24"/>
              </w:rPr>
              <w:t>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AD18F2" w:rsidRPr="00C908A8" w:rsidRDefault="00D82632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CHD</w: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t>(</w: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t>DCM</w: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t>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AD18F2" w:rsidRPr="00C908A8" w:rsidRDefault="006D00FF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aTwvQXV0aG9yPjxZZWFyPjIwMTQ8L1llYXI+PFJlY051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</w:fldData>
              </w:fldCha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aTwvQXV0aG9yPjxZZWFyPjIwMTQ8L1llYXI+PFJlY051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</w:fldData>
              </w:fldCha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4" w:tooltip="Li, 2014 #614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4</w:t>
              </w:r>
            </w:hyperlink>
            <w:r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hr280Met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7F3E31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DaGVuPC9BdXRob3I+PFllYXI+MjAxMDwvWWVhcj48UmVj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DaGVuPC9BdXRob3I+PFllYXI+MjAxMDwvWWVhcj48UmVj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75" w:tooltip="Chen, 2010 #49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75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283Hi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69750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285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OF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770B2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ZYW5nPC9BdXRob3I+PFllYXI+MjAxMzwvWWVhcj48UmVj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ZYW5nPC9BdXRob3I+PFllYXI+MjAxMzwvWWVhcj48UmVj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</w:fldData>
              </w:fldCha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76" w:tooltip="Yang, 2013 #49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76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285Ly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69750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5543E6" w:rsidTr="00FC11E3">
        <w:tc>
          <w:tcPr>
            <w:tcW w:w="1003" w:type="dxa"/>
            <w:shd w:val="clear" w:color="auto" w:fill="auto"/>
            <w:vAlign w:val="center"/>
          </w:tcPr>
          <w:p w:rsidR="005543E6" w:rsidRPr="005543E6" w:rsidRDefault="005543E6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5543E6" w:rsidRPr="005543E6" w:rsidRDefault="005543E6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5543E6">
              <w:rPr>
                <w:rFonts w:ascii="Arial" w:hAnsi="Arial" w:cs="Arial"/>
                <w:sz w:val="24"/>
                <w:szCs w:val="24"/>
              </w:rPr>
              <w:t>V</w:t>
            </w:r>
            <w:r>
              <w:rPr>
                <w:rFonts w:ascii="Arial" w:hAnsi="Arial" w:cs="Arial"/>
                <w:sz w:val="24"/>
                <w:szCs w:val="24"/>
              </w:rPr>
              <w:t>al</w:t>
            </w:r>
            <w:r w:rsidRPr="005543E6">
              <w:rPr>
                <w:rFonts w:ascii="Arial" w:hAnsi="Arial" w:cs="Arial"/>
                <w:sz w:val="24"/>
                <w:szCs w:val="24"/>
              </w:rPr>
              <w:t>291L</w:t>
            </w:r>
            <w:r>
              <w:rPr>
                <w:rFonts w:ascii="Arial" w:hAnsi="Arial" w:cs="Arial"/>
                <w:sz w:val="24"/>
                <w:szCs w:val="24"/>
              </w:rPr>
              <w:t>eu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5543E6" w:rsidRPr="005543E6" w:rsidRDefault="005543E6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CHD (DCM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5543E6" w:rsidRPr="005543E6" w:rsidRDefault="005543E6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vPC9BdXRob3I+PFllYXI+MjAxNDwvWWVhcj48UmVj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</w:fldData>
              </w:fldCha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aaGFvPC9BdXRob3I+PFllYXI+MjAxNDwvWWVhcj48UmVj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</w:fldData>
              </w:fldCha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77" w:tooltip="Zhao, 2014 #615" w:history="1">
              <w:r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77</w:t>
              </w:r>
            </w:hyperlink>
            <w:r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ys292Arg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 / ASD / 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69750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SZWFtb24tQnVldHRuZXI8L0F1dGhvcj48WWVhcj4yMDA1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SZWFtb24tQnVldHRuZXI8L0F1dGhvcj48WWVhcj4yMDA1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78" w:tooltip="Reamon-Buettner, 2006 #502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78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="007A209E"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</w:t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294Va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69750A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296Arg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9B352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TwvWWVhcj48UmVj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TwvWWVhcj48UmVj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79" w:tooltip="Wang, 2011 #50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79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296Cys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 / PS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D770B2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SYWphZ29wYWw8L0F1dGhvcj48WWVhcj4yMDA3PC9ZZWFy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SYWphZ29wYWw8L0F1dGhvcj48WWVhcj4yMDA3PC9ZZWFy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0" w:tooltip="Rajagopal, 2007 #20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0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296Ser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 / VSD / AVSD / PS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BD1A45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YXJnPC9BdXRob3I+PFllYXI+MjAwMzwvWWVhcj48UmVj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YXJnPC9BdXRob3I+PFllYXI+MjAwMzwvWWVhcj48UmVj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1" w:tooltip="Garg, 2003 #5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1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82" w:tooltip="Sarkozy, 2005 #51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2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is302Arg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V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E02D65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Reamon-Buettner&lt;/Author&gt;&lt;Year&gt;2005&lt;/Year&gt;&lt;RecNum&gt;473&lt;/RecNum&gt;&lt;DisplayText&gt;(Ref. 62)&lt;/DisplayText&gt;&lt;record&gt;&lt;rec-number&gt;473&lt;/rec-number&gt;&lt;foreign-keys&gt;&lt;key app="EN" db-id="fsesefsrovs9dnezff1vd2fhtfzeztvvsexs"&gt;473&lt;/key&gt;&lt;/foreign-keys&gt;&lt;ref-type name="Journal Article"&gt;17&lt;/ref-type&gt;&lt;contributors&gt;&lt;authors&gt;&lt;author&gt;Reamon-Buettner, S. M.&lt;/author&gt;&lt;author&gt;Borlak, J.&lt;/author&gt;&lt;/authors&gt;&lt;/contributors&gt;&lt;auth-address&gt;Drug Research and Medical Biotechnology, Fraunhofer Institute of Toxicology and Experimental Medicine, Hanover, Germany.&lt;/auth-address&gt;&lt;titles&gt;&lt;title&gt;GATA4 zinc finger mutations as a molecular rationale for septation defects of the human heart&lt;/title&gt;&lt;secondary-title&gt;Journal of medical genetics&lt;/secondary-title&gt;&lt;alt-title&gt;J Med Genet&lt;/alt-title&gt;&lt;/titles&gt;&lt;periodical&gt;&lt;full-title&gt;Journal of medical genetics&lt;/full-title&gt;&lt;abbr-1&gt;J Med Genet&lt;/abbr-1&gt;&lt;/periodical&gt;&lt;alt-periodical&gt;&lt;full-title&gt;Journal of medical genetics&lt;/full-title&gt;&lt;abbr-1&gt;J Med Genet&lt;/abbr-1&gt;&lt;/alt-periodical&gt;&lt;pages&gt;e32&lt;/pages&gt;&lt;volume&gt;42&lt;/volume&gt;&lt;number&gt;5&lt;/number&gt;&lt;edition&gt;2005/05/03&lt;/edition&gt;&lt;keywords&gt;&lt;keyword&gt;Amino Acid Sequence&lt;/keyword&gt;&lt;keyword&gt;DNA Mutational Analysis&lt;/keyword&gt;&lt;keyword&gt;GATA4 Transcription Factor/chemistry/*genetics&lt;/keyword&gt;&lt;keyword&gt;Heart Septal Defects/*genetics/pathology&lt;/keyword&gt;&lt;keyword&gt;Humans&lt;/keyword&gt;&lt;keyword&gt;Molecular Sequence Data&lt;/keyword&gt;&lt;keyword&gt;*Mutation&lt;/keyword&gt;&lt;keyword&gt;Phenotype&lt;/keyword&gt;&lt;keyword&gt;Sequence Analysis, Protein&lt;/keyword&gt;&lt;keyword&gt;Zinc Fingers&lt;/keyword&gt;&lt;/keywords&gt;&lt;dates&gt;&lt;year&gt;2005&lt;/year&gt;&lt;pub-dates&gt;&lt;date&gt;May&lt;/date&gt;&lt;/pub-dates&gt;&lt;/dates&gt;&lt;isbn&gt;1468-6244 (Electronic)&amp;#xD;0022-2593 (Linking)&lt;/isbn&gt;&lt;accession-num&gt;15863664&lt;/accession-num&gt;&lt;work-type&gt;Research Support, Non-U.S. Gov&amp;apos;t&lt;/work-type&gt;&lt;urls&gt;&lt;related-urls&gt;&lt;url&gt;http://www.ncbi.nlm.nih.gov/pubmed/15863664&lt;/url&gt;&lt;/related-urls&gt;&lt;/urls&gt;&lt;custom2&gt;1736044&lt;/custom2&gt;&lt;electronic-resource-num&gt;10.1136/jmg.2004.025395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2" w:tooltip="Reamon-Buettner, 2005 #47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2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et310Val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93B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DaGVuPC9BdXRob3I+PFllYXI+MjAxMDwvWWVhcj48UmVj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DaGVuPC9BdXRob3I+PFllYXI+MjAxMDwvWWVhcj48UmVj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3" w:tooltip="Chen, 2010 #500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3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n316Glu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93B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AD18F2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Tomita-Mitchell&lt;/Author&gt;&lt;Year&gt;2007&lt;/Year&gt;&lt;RecNum&gt;207&lt;/RecNum&gt;&lt;DisplayText&gt;(Ref. 67)&lt;/DisplayText&gt;&lt;record&gt;&lt;rec-number&gt;207&lt;/rec-number&gt;&lt;foreign-keys&gt;&lt;key app="EN" db-id="fsesefsrovs9dnezff1vd2fhtfzeztvvsexs"&gt;207&lt;/key&gt;&lt;/foreign-keys&gt;&lt;ref-type name="Journal Article"&gt;17&lt;/ref-type&gt;&lt;contributors&gt;&lt;authors&gt;&lt;author&gt;Tomita-Mitchell, A.&lt;/author&gt;&lt;author&gt;Maslen, C. L.&lt;/author&gt;&lt;author&gt;Morris, C. D.&lt;/author&gt;&lt;author&gt;Garg, V.&lt;/author&gt;&lt;author&gt;Goldmuntz, E.&lt;/author&gt;&lt;/authors&gt;&lt;/contributors&gt;&lt;auth-address&gt;Division of Cardiology, The Children&amp;apos;s Hospital of Philadelphia, Philadelphia, Pennsylvania 19104, USA.&lt;/auth-address&gt;&lt;titles&gt;&lt;title&gt;GATA4 sequence variants in patients with congenital heart disease&lt;/title&gt;&lt;secondary-title&gt;J Med Genet&lt;/secondary-title&gt;&lt;/titles&gt;&lt;periodical&gt;&lt;full-title&gt;Journal of medical genetics&lt;/full-title&gt;&lt;abbr-1&gt;J Med Genet&lt;/abbr-1&gt;&lt;/periodical&gt;&lt;pages&gt;779-83&lt;/pages&gt;&lt;volume&gt;44&lt;/volume&gt;&lt;number&gt;12&lt;/number&gt;&lt;keywords&gt;&lt;keyword&gt;Amino Acid Motifs&lt;/keyword&gt;&lt;keyword&gt;Amino Acid Substitution&lt;/keyword&gt;&lt;keyword&gt;Cohort Studies&lt;/keyword&gt;&lt;keyword&gt;Conserved Sequence&lt;/keyword&gt;&lt;keyword&gt;GATA4 Transcription Factor/chemistry/*genetics&lt;/keyword&gt;&lt;keyword&gt;Genetic Heterogeneity&lt;/keyword&gt;&lt;keyword&gt;Heart Defects, Congenital/classification/*genetics&lt;/keyword&gt;&lt;keyword&gt;Heart Septal Defects/genetics&lt;/keyword&gt;&lt;keyword&gt;Humans&lt;/keyword&gt;&lt;keyword&gt;*Mutation, Missense&lt;/keyword&gt;&lt;keyword&gt;Penetrance&lt;/keyword&gt;&lt;keyword&gt;*Point Mutation&lt;/keyword&gt;&lt;keyword&gt;Prospective Studies&lt;/keyword&gt;&lt;keyword&gt;Protein Structure, Tertiary&lt;/keyword&gt;&lt;keyword&gt;Tetralogy of Fallot/genetics&lt;/keyword&gt;&lt;/keywords&gt;&lt;dates&gt;&lt;year&gt;2007&lt;/year&gt;&lt;pub-dates&gt;&lt;date&gt;Dec&lt;/date&gt;&lt;/pub-dates&gt;&lt;/dates&gt;&lt;accession-num&gt;18055909&lt;/accession-num&gt;&lt;urls&gt;&lt;related-urls&gt;&lt;url&gt;http://www.ncbi.nlm.nih.gov/entrez/query.fcgi?cmd=Retrieve&amp;amp;db=PubMed&amp;amp;dopt=Citation&amp;amp;list_uids=18055909 &lt;/url&gt;&lt;/related-urls&gt;&lt;/urls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7" w:tooltip="Tomita-Mitchell, 2007 #20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7</w:t>
              </w:r>
            </w:hyperlink>
            <w:r w:rsidR="00AD18F2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318Trp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)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93B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JmFwb3M7QW1hdG88L0F1dGhvcj48WWVhcj4yMDEwPC9Z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JmFwb3M7QW1hdG88L0F1dGhvcj48WWVhcj4yMDEwPC9Z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4" w:tooltip="D'Amato, 2010 #51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4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ys319Glu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 / PS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93B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YaWFuZzwvQXV0aG9yPjxZZWFyPjIwMTM8L1llYXI+PFJl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YaWFuZzwvQXV0aG9yPjxZZWFyPjIwMTM8L1llYXI+PFJl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5" w:tooltip="Xiang, 2013 #48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5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325=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)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93B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Q3ODwvUmVjTnVtPjxEaXNwbGF5VGV4dD4oUmVmLiA2Myk8L0Rpc3BsYXlUZXh0PjxyZWNv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Q3ODwvUmVjTnVtPjxEaXNwbGF5VGV4dD4oUmVmLiA2Myk8L0Rpc3BsYXlUZXh0PjxyZWNv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</w:fldData>
              </w:fldCha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B0726E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63" w:tooltip="Wang, 2013 #47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63</w:t>
              </w:r>
            </w:hyperlink>
            <w:r w:rsidR="00B0726E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4</w:t>
            </w:r>
          </w:p>
        </w:tc>
        <w:tc>
          <w:tcPr>
            <w:tcW w:w="2671" w:type="dxa"/>
            <w:shd w:val="clear" w:color="auto" w:fill="auto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ys329Asn</w:t>
            </w:r>
          </w:p>
        </w:tc>
        <w:tc>
          <w:tcPr>
            <w:tcW w:w="4391" w:type="dxa"/>
            <w:shd w:val="clear" w:color="auto" w:fill="auto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</w:t>
            </w:r>
          </w:p>
        </w:tc>
        <w:tc>
          <w:tcPr>
            <w:tcW w:w="1817" w:type="dxa"/>
            <w:shd w:val="clear" w:color="auto" w:fill="auto"/>
            <w:vAlign w:val="center"/>
          </w:tcPr>
          <w:p w:rsidR="007A209E" w:rsidRPr="00C908A8" w:rsidRDefault="00C93B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Wang&lt;/Author&gt;&lt;Year&gt;2010&lt;/Year&gt;&lt;RecNum&gt;485&lt;/RecNum&gt;&lt;DisplayText&gt;(Ref. 86)&lt;/DisplayText&gt;&lt;record&gt;&lt;rec-number&gt;485&lt;/rec-number&gt;&lt;foreign-keys&gt;&lt;key app="EN" db-id="fsesefsrovs9dnezff1vd2fhtfzeztvvsexs"&gt;485&lt;/key&gt;&lt;/foreign-keys&gt;&lt;ref-type name="Journal Article"&gt;17&lt;/ref-type&gt;&lt;contributors&gt;&lt;authors&gt;&lt;author&gt;Wang, J.&lt;/author&gt;&lt;author&gt;Hu, D. Y.&lt;/author&gt;&lt;author&gt;Li, X. M.&lt;/author&gt;&lt;author&gt;Xin, Y. F.&lt;/author&gt;&lt;author&gt;Zhou, H.&lt;/author&gt;&lt;author&gt;Wang, L. J.&lt;/author&gt;&lt;author&gt;Wang, L. M.&lt;/author&gt;&lt;author&gt;Xu, W. J.&lt;/author&gt;&lt;/authors&gt;&lt;/contributors&gt;&lt;auth-address&gt;Department of Cardiology, Tongji University Affiliated East Hospital, Shanghai 200120, China. Juan.wang@tongji.edu.cn&lt;/auth-address&gt;&lt;titles&gt;&lt;title&gt;[Novel GATA4 mutations identified in patients with congenital heart disease]&lt;/title&gt;&lt;secondary-title&gt;Zhonghua yi xue za zhi&lt;/secondary-title&gt;&lt;alt-title&gt;Zhonghua Yi Xue Za Zhi&lt;/alt-title&gt;&lt;/titles&gt;&lt;periodical&gt;&lt;full-title&gt;Zhonghua yi xue za zhi&lt;/full-title&gt;&lt;abbr-1&gt;Zhonghua Yi Xue Za Zhi&lt;/abbr-1&gt;&lt;/periodical&gt;&lt;alt-periodical&gt;&lt;full-title&gt;Zhonghua yi xue za zhi&lt;/full-title&gt;&lt;abbr-1&gt;Zhonghua Yi Xue Za Zhi&lt;/abbr-1&gt;&lt;/alt-periodical&gt;&lt;pages&gt;667-71&lt;/pages&gt;&lt;volume&gt;90&lt;/volume&gt;&lt;number&gt;10&lt;/number&gt;&lt;edition&gt;2010/05/11&lt;/edition&gt;&lt;keywords&gt;&lt;keyword&gt;Amino Acid Sequence&lt;/keyword&gt;&lt;keyword&gt;Animals&lt;/keyword&gt;&lt;keyword&gt;Case-Control Studies&lt;/keyword&gt;&lt;keyword&gt;Dna&lt;/keyword&gt;&lt;keyword&gt;Exons&lt;/keyword&gt;&lt;keyword&gt;GATA4 Transcription Factor/*genetics&lt;/keyword&gt;&lt;keyword&gt;Genome, Human&lt;/keyword&gt;&lt;keyword&gt;Heart Defects, Congenital/*genetics&lt;/keyword&gt;&lt;keyword&gt;Humans&lt;/keyword&gt;&lt;keyword&gt;Molecular Sequence Data&lt;/keyword&gt;&lt;keyword&gt;*Mutation&lt;/keyword&gt;&lt;keyword&gt;Sequence Alignment&lt;/keyword&gt;&lt;/keywords&gt;&lt;dates&gt;&lt;year&gt;2010&lt;/year&gt;&lt;pub-dates&gt;&lt;date&gt;Mar 16&lt;/date&gt;&lt;/pub-dates&gt;&lt;/dates&gt;&lt;isbn&gt;0376-2491 (Print)&amp;#xD;0376-2491 (Linking)&lt;/isbn&gt;&lt;accession-num&gt;20450724&lt;/accession-num&gt;&lt;work-type&gt;Research Support, Non-U.S. Gov&amp;apos;t&lt;/work-type&gt;&lt;urls&gt;&lt;related-urls&gt;&lt;url&gt;http://www.ncbi.nlm.nih.gov/pubmed/20450724&lt;/url&gt;&lt;/related-urls&gt;&lt;/urls&gt;&lt;language&gt;chi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6" w:tooltip="Wang, 2010 #485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6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187Gly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OF)</w:t>
            </w:r>
          </w:p>
        </w:tc>
        <w:tc>
          <w:tcPr>
            <w:tcW w:w="1817" w:type="dxa"/>
            <w:vAlign w:val="center"/>
          </w:tcPr>
          <w:p w:rsidR="007A209E" w:rsidRPr="00C908A8" w:rsidRDefault="00C93B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Wk8L0F1dGhvcj48WWVhcj4yMDEzPC9ZZWFyPjxSZWNO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Wk8L0F1dGhvcj48WWVhcj4yMDEzPC9ZZWFyPjxSZWNO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7" w:tooltip="Wei, 2013 #51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7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Val190Ala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 / TOF)</w:t>
            </w:r>
          </w:p>
        </w:tc>
        <w:tc>
          <w:tcPr>
            <w:tcW w:w="1817" w:type="dxa"/>
            <w:vAlign w:val="center"/>
          </w:tcPr>
          <w:p w:rsidR="007A209E" w:rsidRPr="00C908A8" w:rsidRDefault="00C93BC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Jiang&lt;/Author&gt;&lt;Year&gt;2013&lt;/Year&gt;&lt;RecNum&gt;351&lt;/RecNum&gt;&lt;DisplayText&gt;(Ref. 88)&lt;/DisplayText&gt;&lt;record&gt;&lt;rec-number&gt;351&lt;/rec-number&gt;&lt;foreign-keys&gt;&lt;key app="EN" db-id="fsesefsrovs9dnezff1vd2fhtfzeztvvsexs"&gt;351&lt;/key&gt;&lt;/foreign-keys&gt;&lt;ref-type name="Journal Article"&gt;17&lt;/ref-type&gt;&lt;contributors&gt;&lt;authors&gt;&lt;author&gt;Jiang, J. Q.&lt;/author&gt;&lt;author&gt;Li, R. G.&lt;/author&gt;&lt;author&gt;Wang, J.&lt;/author&gt;&lt;author&gt;Liu, X. Y.&lt;/author&gt;&lt;author&gt;Xu, Y. J.&lt;/author&gt;&lt;author&gt;Fang, W. Y.&lt;/author&gt;&lt;author&gt;Chen, X. Z.&lt;/author&gt;&lt;author&gt;Zhang, W.&lt;/author&gt;&lt;author&gt;Wang, X. Z.&lt;/author&gt;&lt;author&gt;Yang, Y. Q.&lt;/author&gt;&lt;/authors&gt;&lt;/contributors&gt;&lt;titles&gt;&lt;title&gt;Prevalence and spectrum of GATA5 mutations associated with congenital heart disease&lt;/title&gt;&lt;secondary-title&gt;International journal of cardiology&lt;/secondary-title&gt;&lt;alt-title&gt;Int J Cardiol&lt;/alt-title&gt;&lt;/titles&gt;&lt;periodical&gt;&lt;full-title&gt;International journal of cardiology&lt;/full-title&gt;&lt;abbr-1&gt;Int J Cardiol&lt;/abbr-1&gt;&lt;/periodical&gt;&lt;alt-periodical&gt;&lt;full-title&gt;International journal of cardiology&lt;/full-title&gt;&lt;abbr-1&gt;Int J Cardiol&lt;/abbr-1&gt;&lt;/alt-periodical&gt;&lt;pages&gt;570-3&lt;/pages&gt;&lt;volume&gt;165&lt;/volume&gt;&lt;number&gt;3&lt;/number&gt;&lt;edition&gt;2012/10/04&lt;/edition&gt;&lt;dates&gt;&lt;year&gt;2013&lt;/year&gt;&lt;pub-dates&gt;&lt;date&gt;May 25&lt;/date&gt;&lt;/pub-dates&gt;&lt;/dates&gt;&lt;isbn&gt;1874-1754 (Electronic)&amp;#xD;0167-5273 (Linking)&lt;/isbn&gt;&lt;accession-num&gt;23031282&lt;/accession-num&gt;&lt;work-type&gt;Letter&amp;#xD;Research Support, Non-U.S. Gov&amp;apos;t&lt;/work-type&gt;&lt;urls&gt;&lt;related-urls&gt;&lt;url&gt;http://www.ncbi.nlm.nih.gov/pubmed/23031282&lt;/url&gt;&lt;/related-urls&gt;&lt;/urls&gt;&lt;electronic-resource-num&gt;10.1016/j.ijcard.2012.09.039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8" w:tooltip="Jiang, 2013 #35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8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199Val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)</w:t>
            </w:r>
          </w:p>
        </w:tc>
        <w:tc>
          <w:tcPr>
            <w:tcW w:w="1817" w:type="dxa"/>
            <w:vAlign w:val="center"/>
          </w:tcPr>
          <w:p w:rsidR="007A209E" w:rsidRPr="00C908A8" w:rsidRDefault="00F91A5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Wk8L0F1dGhvcj48WWVhcj4yMDEzPC9ZZWFyPjxSZWNO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Wk8L0F1dGhvcj48WWVhcj4yMDEzPC9ZZWFyPjxSZWNO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9" w:tooltip="Wei, 2013 #51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9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rp200Gly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F)</w:t>
            </w:r>
          </w:p>
        </w:tc>
        <w:tc>
          <w:tcPr>
            <w:tcW w:w="1817" w:type="dxa"/>
            <w:vAlign w:val="center"/>
          </w:tcPr>
          <w:p w:rsidR="007A209E" w:rsidRPr="00C908A8" w:rsidRDefault="0021298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UyMTwvUmVjTnVtPjxEaXNwbGF5VGV4dD4oUmVmLiA5MCk8L0Rpc3BsYXlUZXh0PjxyZWNv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zwvWWVhcj48UmVj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0" w:tooltip="Wang, 2013 #52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0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p203Glu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OF)</w:t>
            </w:r>
          </w:p>
        </w:tc>
        <w:tc>
          <w:tcPr>
            <w:tcW w:w="1817" w:type="dxa"/>
            <w:vAlign w:val="center"/>
          </w:tcPr>
          <w:p w:rsidR="007A209E" w:rsidRPr="00C908A8" w:rsidRDefault="0021298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Huang&lt;/Author&gt;&lt;Year&gt;2014&lt;/Year&gt;&lt;RecNum&gt;523&lt;/RecNum&gt;&lt;DisplayText&gt;(Ref. 91)&lt;/DisplayText&gt;&lt;record&gt;&lt;rec-number&gt;523&lt;/rec-number&gt;&lt;foreign-keys&gt;&lt;key app="EN" db-id="fsesefsrovs9dnezff1vd2fhtfzeztvvsexs"&gt;523&lt;/key&gt;&lt;/foreign-keys&gt;&lt;ref-type name="Journal Article"&gt;17&lt;/ref-type&gt;&lt;contributors&gt;&lt;authors&gt;&lt;author&gt;Huang, R. T.&lt;/author&gt;&lt;author&gt;Xue, S.&lt;/author&gt;&lt;author&gt;Xu, Y. J.&lt;/author&gt;&lt;author&gt;Zhou, M.&lt;/author&gt;&lt;author&gt;Yang, Y. Q.&lt;/author&gt;&lt;/authors&gt;&lt;/contributors&gt;&lt;auth-address&gt;Department of Cardiovascular Surgery, Renji Hospital, School of Medicine, Shanghai Jiao Tong University, Shanghai 200127, P.R. China.&amp;#xD;Department of Cardiology, Shanghai Chest Hospital, Shanghai Jiao Tong University, Shanghai 200030, P.R. China.&lt;/auth-address&gt;&lt;titles&gt;&lt;title&gt;Somatic GATA5 mutations in sporadic tetralogy of Fallot&lt;/title&gt;&lt;secondary-title&gt;International journal of molecular medicine&lt;/secondary-title&gt;&lt;alt-title&gt;Int J Mol Med&lt;/alt-title&gt;&lt;/titles&gt;&lt;periodical&gt;&lt;full-title&gt;International journal of molecular medicine&lt;/full-title&gt;&lt;abbr-1&gt;Int J Mol Med&lt;/abbr-1&gt;&lt;/periodical&gt;&lt;alt-periodical&gt;&lt;full-title&gt;International journal of molecular medicine&lt;/full-title&gt;&lt;abbr-1&gt;Int J Mol Med&lt;/abbr-1&gt;&lt;/alt-periodical&gt;&lt;pages&gt;1227-35&lt;/pages&gt;&lt;volume&gt;33&lt;/volume&gt;&lt;number&gt;5&lt;/number&gt;&lt;edition&gt;2014/02/28&lt;/edition&gt;&lt;dates&gt;&lt;year&gt;2014&lt;/year&gt;&lt;pub-dates&gt;&lt;date&gt;May&lt;/date&gt;&lt;/pub-dates&gt;&lt;/dates&gt;&lt;isbn&gt;1791-244X (Electronic)&amp;#xD;1107-3756 (Linking)&lt;/isbn&gt;&lt;accession-num&gt;24573614&lt;/accession-num&gt;&lt;work-type&gt;Research Support, Non-U.S. Gov&amp;apos;t&lt;/work-type&gt;&lt;urls&gt;&lt;related-urls&gt;&lt;url&gt;http://www.ncbi.nlm.nih.gov/pubmed/24573614&lt;/url&gt;&lt;/related-urls&gt;&lt;/urls&gt;&lt;electronic-resource-num&gt;10.3892/ijmm.2014.1674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1" w:tooltip="Huang, 2014 #52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1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D6138F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Asp203=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BAV)</w:t>
            </w:r>
          </w:p>
        </w:tc>
        <w:tc>
          <w:tcPr>
            <w:tcW w:w="1817" w:type="dxa"/>
            <w:vAlign w:val="center"/>
          </w:tcPr>
          <w:p w:rsidR="007A209E" w:rsidRPr="00C908A8" w:rsidRDefault="0021298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b2ZmYTwvQXV0aG9yPjxZZWFyPjIwMTM8L1llYXI+PFJl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b2ZmYTwvQXV0aG9yPjxZZWFyPjIwMTM8L1llYXI+PFJl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2" w:tooltip="Foffa, 2013 #525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2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is207Arg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OF)</w:t>
            </w:r>
          </w:p>
        </w:tc>
        <w:tc>
          <w:tcPr>
            <w:tcW w:w="1817" w:type="dxa"/>
            <w:vAlign w:val="center"/>
          </w:tcPr>
          <w:p w:rsidR="007A209E" w:rsidRPr="00C908A8" w:rsidRDefault="00E141C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Wk8L0F1dGhvcj48WWVhcj4yMDEzPC9ZZWFyPjxSZWNO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ZWk8L0F1dGhvcj48WWVhcj4yMDEzPC9ZZWFyPjxSZWNO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7" w:tooltip="Wei, 2013 #518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7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DF54FD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Tyr208*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OF)</w:t>
            </w:r>
          </w:p>
        </w:tc>
        <w:tc>
          <w:tcPr>
            <w:tcW w:w="1817" w:type="dxa"/>
            <w:vAlign w:val="center"/>
          </w:tcPr>
          <w:p w:rsidR="007A209E" w:rsidRPr="00C908A8" w:rsidRDefault="00E141C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Huang&lt;/Author&gt;&lt;Year&gt;2014&lt;/Year&gt;&lt;RecNum&gt;523&lt;/RecNum&gt;&lt;DisplayText&gt;(Ref. 91)&lt;/DisplayText&gt;&lt;record&gt;&lt;rec-number&gt;523&lt;/rec-number&gt;&lt;foreign-keys&gt;&lt;key app="EN" db-id="fsesefsrovs9dnezff1vd2fhtfzeztvvsexs"&gt;523&lt;/key&gt;&lt;/foreign-keys&gt;&lt;ref-type name="Journal Article"&gt;17&lt;/ref-type&gt;&lt;contributors&gt;&lt;authors&gt;&lt;author&gt;Huang, R. T.&lt;/author&gt;&lt;author&gt;Xue, S.&lt;/author&gt;&lt;author&gt;Xu, Y. J.&lt;/author&gt;&lt;author&gt;Zhou, M.&lt;/author&gt;&lt;author&gt;Yang, Y. Q.&lt;/author&gt;&lt;/authors&gt;&lt;/contributors&gt;&lt;auth-address&gt;Department of Cardiovascular Surgery, Renji Hospital, School of Medicine, Shanghai Jiao Tong University, Shanghai 200127, P.R. China.&amp;#xD;Department of Cardiology, Shanghai Chest Hospital, Shanghai Jiao Tong University, Shanghai 200030, P.R. China.&lt;/auth-address&gt;&lt;titles&gt;&lt;title&gt;Somatic GATA5 mutations in sporadic tetralogy of Fallot&lt;/title&gt;&lt;secondary-title&gt;International journal of molecular medicine&lt;/secondary-title&gt;&lt;alt-title&gt;Int J Mol Med&lt;/alt-title&gt;&lt;/titles&gt;&lt;periodical&gt;&lt;full-title&gt;International journal of molecular medicine&lt;/full-title&gt;&lt;abbr-1&gt;Int J Mol Med&lt;/abbr-1&gt;&lt;/periodical&gt;&lt;alt-periodical&gt;&lt;full-title&gt;International journal of molecular medicine&lt;/full-title&gt;&lt;abbr-1&gt;Int J Mol Med&lt;/abbr-1&gt;&lt;/alt-periodical&gt;&lt;pages&gt;1227-35&lt;/pages&gt;&lt;volume&gt;33&lt;/volume&gt;&lt;number&gt;5&lt;/number&gt;&lt;edition&gt;2014/02/28&lt;/edition&gt;&lt;dates&gt;&lt;year&gt;2014&lt;/year&gt;&lt;pub-dates&gt;&lt;date&gt;May&lt;/date&gt;&lt;/pub-dates&gt;&lt;/dates&gt;&lt;isbn&gt;1791-244X (Electronic)&amp;#xD;1107-3756 (Linking)&lt;/isbn&gt;&lt;accession-num&gt;24573614&lt;/accession-num&gt;&lt;work-type&gt;Research Support, Non-U.S. Gov&amp;apos;t&lt;/work-type&gt;&lt;urls&gt;&lt;related-urls&gt;&lt;url&gt;http://www.ncbi.nlm.nih.gov/pubmed/24573614&lt;/url&gt;&lt;/related-urls&gt;&lt;/urls&gt;&lt;electronic-resource-num&gt;10.3892/ijmm.2014.1674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1" w:tooltip="Huang, 2014 #52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1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ys210Gly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F)</w:t>
            </w:r>
          </w:p>
        </w:tc>
        <w:tc>
          <w:tcPr>
            <w:tcW w:w="1817" w:type="dxa"/>
            <w:vAlign w:val="center"/>
          </w:tcPr>
          <w:p w:rsidR="007A209E" w:rsidRPr="00C908A8" w:rsidRDefault="00E141C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dTwvQXV0aG9yPjxZZWFyPjIwMTI8L1llYXI+PFJlY051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HdTwvQXV0aG9yPjxZZWFyPjIwMTI8L1llYXI+PFJlY051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3" w:tooltip="Gu, 2012 #52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3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ys218Thr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F)</w:t>
            </w:r>
          </w:p>
        </w:tc>
        <w:tc>
          <w:tcPr>
            <w:tcW w:w="1817" w:type="dxa"/>
            <w:vAlign w:val="center"/>
          </w:tcPr>
          <w:p w:rsidR="007A209E" w:rsidRPr="00C908A8" w:rsidRDefault="00E141C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ZYW5nPC9BdXRob3I+PFllYXI+MjAxMjwvWWVhcj48UmVj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ZYW5nPC9BdXRob3I+PFllYXI+MjAxMjwvWWVhcj48UmVj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4" w:tooltip="Yang, 2012 #532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4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226=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BAV)</w:t>
            </w:r>
          </w:p>
        </w:tc>
        <w:tc>
          <w:tcPr>
            <w:tcW w:w="1817" w:type="dxa"/>
            <w:vAlign w:val="center"/>
          </w:tcPr>
          <w:p w:rsidR="007A209E" w:rsidRPr="00C908A8" w:rsidRDefault="00E141C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b2ZmYTwvQXV0aG9yPjxZZWFyPjIwMTM8L1llYXI+PFJl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b2ZmYTwvQXV0aG9yPjxZZWFyPjIwMTM8L1llYXI+PFJl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2" w:tooltip="Foffa, 2013 #525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2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eu233Pro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BAV)</w:t>
            </w:r>
          </w:p>
        </w:tc>
        <w:tc>
          <w:tcPr>
            <w:tcW w:w="1817" w:type="dxa"/>
            <w:vAlign w:val="center"/>
          </w:tcPr>
          <w:p w:rsidR="007A209E" w:rsidRPr="00C908A8" w:rsidRDefault="008C0244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cmFuY2lzPC9BdXRob3I+PFllYXI+MjAxNDwvWWVhcj48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cmFuY2lzPC9BdXRob3I+PFllYXI+MjAxNDwvWWVhcj48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5" w:tooltip="Francis, 2014 #56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5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96" w:tooltip="Bonachea, 2014 #56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6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hr252Pro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BAV)</w:t>
            </w:r>
          </w:p>
        </w:tc>
        <w:tc>
          <w:tcPr>
            <w:tcW w:w="1817" w:type="dxa"/>
            <w:vAlign w:val="center"/>
          </w:tcPr>
          <w:p w:rsidR="007A209E" w:rsidRPr="00C908A8" w:rsidRDefault="00B35185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k8L0F1dGhvcj48WWVhcj4yMDE0PC9ZZWFyPjxSZWNO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aGk8L0F1dGhvcj48WWVhcj4yMDE0PC9ZZWFyPjxSZWNO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7" w:tooltip="Shi, 2014 #56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7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266Pro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F / TOF)</w:t>
            </w:r>
          </w:p>
        </w:tc>
        <w:tc>
          <w:tcPr>
            <w:tcW w:w="1817" w:type="dxa"/>
            <w:vAlign w:val="center"/>
          </w:tcPr>
          <w:p w:rsidR="007A209E" w:rsidRPr="00C908A8" w:rsidRDefault="00B35185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ZYW5nPC9BdXRob3I+PFllYXI+MjAxMjwvWWVhcj48UmVj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ZYW5nPC9BdXRob3I+PFllYXI+MjAxMjwvWWVhcj48UmVj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8" w:tooltip="Jiang, 2013 #35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8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94" w:tooltip="Yang, 2012 #532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4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His274Arg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)</w:t>
            </w:r>
          </w:p>
        </w:tc>
        <w:tc>
          <w:tcPr>
            <w:tcW w:w="1817" w:type="dxa"/>
            <w:vAlign w:val="center"/>
          </w:tcPr>
          <w:p w:rsidR="007A209E" w:rsidRPr="00C908A8" w:rsidRDefault="00877C3C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Jiang&lt;/Author&gt;&lt;Year&gt;2013&lt;/Year&gt;&lt;RecNum&gt;351&lt;/RecNum&gt;&lt;DisplayText&gt;(Ref. 88)&lt;/DisplayText&gt;&lt;record&gt;&lt;rec-number&gt;351&lt;/rec-number&gt;&lt;foreign-keys&gt;&lt;key app="EN" db-id="fsesefsrovs9dnezff1vd2fhtfzeztvvsexs"&gt;351&lt;/key&gt;&lt;/foreign-keys&gt;&lt;ref-type name="Journal Article"&gt;17&lt;/ref-type&gt;&lt;contributors&gt;&lt;authors&gt;&lt;author&gt;Jiang, J. Q.&lt;/author&gt;&lt;author&gt;Li, R. G.&lt;/author&gt;&lt;author&gt;Wang, J.&lt;/author&gt;&lt;author&gt;Liu, X. Y.&lt;/author&gt;&lt;author&gt;Xu, Y. J.&lt;/author&gt;&lt;author&gt;Fang, W. Y.&lt;/author&gt;&lt;author&gt;Chen, X. Z.&lt;/author&gt;&lt;author&gt;Zhang, W.&lt;/author&gt;&lt;author&gt;Wang, X. Z.&lt;/author&gt;&lt;author&gt;Yang, Y. Q.&lt;/author&gt;&lt;/authors&gt;&lt;/contributors&gt;&lt;titles&gt;&lt;title&gt;Prevalence and spectrum of GATA5 mutations associated with congenital heart disease&lt;/title&gt;&lt;secondary-title&gt;International journal of cardiology&lt;/secondary-title&gt;&lt;alt-title&gt;Int J Cardiol&lt;/alt-title&gt;&lt;/titles&gt;&lt;periodical&gt;&lt;full-title&gt;International journal of cardiology&lt;/full-title&gt;&lt;abbr-1&gt;Int J Cardiol&lt;/abbr-1&gt;&lt;/periodical&gt;&lt;alt-periodical&gt;&lt;full-title&gt;International journal of cardiology&lt;/full-title&gt;&lt;abbr-1&gt;Int J Cardiol&lt;/abbr-1&gt;&lt;/alt-periodical&gt;&lt;pages&gt;570-3&lt;/pages&gt;&lt;volume&gt;165&lt;/volume&gt;&lt;number&gt;3&lt;/number&gt;&lt;edition&gt;2012/10/04&lt;/edition&gt;&lt;dates&gt;&lt;year&gt;2013&lt;/year&gt;&lt;pub-dates&gt;&lt;date&gt;May 25&lt;/date&gt;&lt;/pub-dates&gt;&lt;/dates&gt;&lt;isbn&gt;1874-1754 (Electronic)&amp;#xD;0167-5273 (Linking)&lt;/isbn&gt;&lt;accession-num&gt;23031282&lt;/accession-num&gt;&lt;work-type&gt;Letter&amp;#xD;Research Support, Non-U.S. Gov&amp;apos;t&lt;/work-type&gt;&lt;urls&gt;&lt;related-urls&gt;&lt;url&gt;http://www.ncbi.nlm.nih.gov/pubmed/23031282&lt;/url&gt;&lt;/related-urls&gt;&lt;/urls&gt;&lt;electronic-resource-num&gt;10.1016/j.ijcard.2012.09.039&lt;/electronic-resource-num&gt;&lt;language&gt;eng&lt;/language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88" w:tooltip="Jiang, 2013 #35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88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5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ys284=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BAV)</w:t>
            </w:r>
          </w:p>
        </w:tc>
        <w:tc>
          <w:tcPr>
            <w:tcW w:w="1817" w:type="dxa"/>
            <w:vAlign w:val="center"/>
          </w:tcPr>
          <w:p w:rsidR="007A209E" w:rsidRPr="00C908A8" w:rsidRDefault="00877C3C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b2ZmYTwvQXV0aG9yPjxZZWFyPjIwMTM8L1llYXI+PFJl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Gb2ZmYTwvQXV0aG9yPjxZZWFyPjIwMTM8L1llYXI+PFJl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2" w:tooltip="Foffa, 2013 #525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2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394Cys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OF)</w:t>
            </w:r>
          </w:p>
        </w:tc>
        <w:tc>
          <w:tcPr>
            <w:tcW w:w="1817" w:type="dxa"/>
            <w:vAlign w:val="center"/>
          </w:tcPr>
          <w:p w:rsidR="007A209E" w:rsidRPr="00C908A8" w:rsidRDefault="00877C3C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IdWFuZzwvQXV0aG9yPjxZZWFyPjIwMTM8L1llYXI+PFJl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IdWFuZzwvQXV0aG9yPjxZZWFyPjIwMTM8L1llYXI+PFJl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8" w:tooltip="Huang, 2013 #569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8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p404Tyr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OF)</w:t>
            </w:r>
          </w:p>
        </w:tc>
        <w:tc>
          <w:tcPr>
            <w:tcW w:w="1817" w:type="dxa"/>
            <w:vAlign w:val="center"/>
          </w:tcPr>
          <w:p w:rsidR="007A209E" w:rsidRPr="00C908A8" w:rsidRDefault="00877C3C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jwvWWVhcj48UmVj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jwvWWVhcj48UmVj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9" w:tooltip="Wang, 2012 #570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9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ys447Arg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Diabetes</w:t>
            </w:r>
          </w:p>
        </w:tc>
        <w:tc>
          <w:tcPr>
            <w:tcW w:w="1817" w:type="dxa"/>
            <w:vAlign w:val="center"/>
          </w:tcPr>
          <w:p w:rsidR="007A209E" w:rsidRPr="00C908A8" w:rsidRDefault="00D3550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ZSBGcmFuY288L0F1dGhvcj48WWVhcj4yMDEzPC9ZZWFy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ZSBGcmFuY288L0F1dGhvcj48WWVhcj4yMDEzPC9ZZWFy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0" w:tooltip="De Franco, 2013 #58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0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Thr452Ala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)</w:t>
            </w:r>
          </w:p>
        </w:tc>
        <w:tc>
          <w:tcPr>
            <w:tcW w:w="1817" w:type="dxa"/>
            <w:vAlign w:val="center"/>
          </w:tcPr>
          <w:p w:rsidR="007A209E" w:rsidRPr="00C908A8" w:rsidRDefault="00D35507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Allen&lt;/Author&gt;&lt;Year&gt;2012&lt;/Year&gt;&lt;RecNum&gt;597&lt;/RecNum&gt;&lt;DisplayText&gt;(Ref. 101)&lt;/DisplayText&gt;&lt;record&gt;&lt;rec-number&gt;597&lt;/rec-number&gt;&lt;foreign-keys&gt;&lt;key app="EN" db-id="fsesefsrovs9dnezff1vd2fhtfzeztvvsexs"&gt;597&lt;/key&gt;&lt;/foreign-keys&gt;&lt;ref-type name="Journal Article"&gt;17&lt;/ref-type&gt;&lt;contributors&gt;&lt;authors&gt;&lt;author&gt;Allen, Hana Lango&lt;/author&gt;&lt;author&gt;Flanagan, Sarah E.&lt;/author&gt;&lt;author&gt;Shaw-Smith, Charles&lt;/author&gt;&lt;author&gt;De Franco, Elisa&lt;/author&gt;&lt;author&gt;Akerman, Ildem&lt;/author&gt;&lt;author&gt;Caswell, Richard&lt;/author&gt;&lt;author&gt;Ferrer, Jorge&lt;/author&gt;&lt;author&gt;Hattersley, Andrew T.&lt;/author&gt;&lt;author&gt;Ellard, Sian&lt;/author&gt;&lt;/authors&gt;&lt;/contributors&gt;&lt;titles&gt;&lt;title&gt;GATA6 haploinsufficiency causes pancreatic agenesis in humans&lt;/title&gt;&lt;secondary-title&gt;Nature genetics&lt;/secondary-title&gt;&lt;/titles&gt;&lt;periodical&gt;&lt;full-title&gt;Nature genetics&lt;/full-title&gt;&lt;abbr-1&gt;Nat Genet&lt;/abbr-1&gt;&lt;/periodical&gt;&lt;pages&gt;20-22&lt;/pages&gt;&lt;volume&gt;44&lt;/volume&gt;&lt;number&gt;1&lt;/number&gt;&lt;dates&gt;&lt;year&gt;2012&lt;/year&gt;&lt;/dates&gt;&lt;publisher&gt;Nature Publishing Group, a division of Macmillan Publishers Limited. All Rights Reserved.&lt;/publisher&gt;&lt;isbn&gt;1061-4036&lt;/isbn&gt;&lt;work-type&gt;10.1038/ng.1035&lt;/work-type&gt;&lt;urls&gt;&lt;related-urls&gt;&lt;url&gt;http://dx.doi.org/10.1038/ng.1035&lt;/url&gt;&lt;/related-urls&gt;&lt;/urls&gt;&lt;electronic-resource-num&gt;http://www.nature.com/ng/journal/v44/n1/abs/ng.1035.html#supplementary-information&lt;/electronic-resource-num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1" w:tooltip="Allen, 2012 #59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1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456Cys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 / PTA / TOF)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proofErr w:type="spellStart"/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onHD</w:t>
            </w:r>
            <w:proofErr w:type="spellEnd"/>
          </w:p>
        </w:tc>
        <w:tc>
          <w:tcPr>
            <w:tcW w:w="1817" w:type="dxa"/>
            <w:vAlign w:val="center"/>
          </w:tcPr>
          <w:p w:rsidR="007A209E" w:rsidRPr="00C908A8" w:rsidRDefault="001A143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BbGxlbjwvQXV0aG9yPjxZZWFyPjIwMTI8L1llYXI+PFJl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BbGxlbjwvQXV0aG9yPjxZZWFyPjIwMTI8L1llYXI+PFJl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1" w:tooltip="Allen, 2012 #59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1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, </w:t>
            </w:r>
            <w:hyperlink w:anchor="_ENREF_102" w:tooltip="Yu, 2014 #60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2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456His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</w:t>
            </w:r>
            <w:r w:rsidR="00F542B8">
              <w:rPr>
                <w:rFonts w:ascii="Arial" w:hAnsi="Arial" w:cs="Arial"/>
                <w:sz w:val="24"/>
                <w:szCs w:val="24"/>
                <w:lang w:val="en-GB"/>
              </w:rPr>
              <w:t>e.g. PTA and VSD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)</w:t>
            </w:r>
          </w:p>
        </w:tc>
        <w:tc>
          <w:tcPr>
            <w:tcW w:w="1817" w:type="dxa"/>
            <w:vAlign w:val="center"/>
          </w:tcPr>
          <w:p w:rsidR="007A209E" w:rsidRPr="00C908A8" w:rsidRDefault="001A143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Allen&lt;/Author&gt;&lt;Year&gt;2012&lt;/Year&gt;&lt;RecNum&gt;597&lt;/RecNum&gt;&lt;DisplayText&gt;(Ref. 101)&lt;/DisplayText&gt;&lt;record&gt;&lt;rec-number&gt;597&lt;/rec-number&gt;&lt;foreign-keys&gt;&lt;key app="EN" db-id="fsesefsrovs9dnezff1vd2fhtfzeztvvsexs"&gt;597&lt;/key&gt;&lt;/foreign-keys&gt;&lt;ref-type name="Journal Article"&gt;17&lt;/ref-type&gt;&lt;contributors&gt;&lt;authors&gt;&lt;author&gt;Allen, Hana Lango&lt;/author&gt;&lt;author&gt;Flanagan, Sarah E.&lt;/author&gt;&lt;author&gt;Shaw-Smith, Charles&lt;/author&gt;&lt;author&gt;De Franco, Elisa&lt;/author&gt;&lt;author&gt;Akerman, Ildem&lt;/author&gt;&lt;author&gt;Caswell, Richard&lt;/author&gt;&lt;author&gt;Ferrer, Jorge&lt;/author&gt;&lt;author&gt;Hattersley, Andrew T.&lt;/author&gt;&lt;author&gt;Ellard, Sian&lt;/author&gt;&lt;/authors&gt;&lt;/contributors&gt;&lt;titles&gt;&lt;title&gt;GATA6 haploinsufficiency causes pancreatic agenesis in humans&lt;/title&gt;&lt;secondary-title&gt;Nature genetics&lt;/secondary-title&gt;&lt;/titles&gt;&lt;periodical&gt;&lt;full-title&gt;Nature genetics&lt;/full-title&gt;&lt;abbr-1&gt;Nat Genet&lt;/abbr-1&gt;&lt;/periodical&gt;&lt;pages&gt;20-22&lt;/pages&gt;&lt;volume&gt;44&lt;/volume&gt;&lt;number&gt;1&lt;/number&gt;&lt;dates&gt;&lt;year&gt;2012&lt;/year&gt;&lt;/dates&gt;&lt;publisher&gt;Nature Publishing Group, a division of Macmillan Publishers Limited. All Rights Reserved.&lt;/publisher&gt;&lt;isbn&gt;1061-4036&lt;/isbn&gt;&lt;work-type&gt;10.1038/ng.1035&lt;/work-type&gt;&lt;urls&gt;&lt;related-urls&gt;&lt;url&gt;http://dx.doi.org/10.1038/ng.1035&lt;/url&gt;&lt;/related-urls&gt;&lt;/urls&gt;&lt;electronic-resource-num&gt;http://www.nature.com/ng/journal/v44/n1/abs/ng.1035.html#supplementary-information&lt;/electronic-resource-num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1" w:tooltip="Allen, 2012 #59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1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DF54FD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Glu460*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TOF)</w:t>
            </w:r>
          </w:p>
        </w:tc>
        <w:tc>
          <w:tcPr>
            <w:tcW w:w="1817" w:type="dxa"/>
            <w:vAlign w:val="center"/>
          </w:tcPr>
          <w:p w:rsidR="007A209E" w:rsidRPr="00C908A8" w:rsidRDefault="006205A2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jwvWWVhcj48UmVj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xMjwvWWVhcj48UmVj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99" w:tooltip="Wang, 2012 #570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99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lastRenderedPageBreak/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466Asp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TA</w:t>
            </w:r>
          </w:p>
        </w:tc>
        <w:tc>
          <w:tcPr>
            <w:tcW w:w="1817" w:type="dxa"/>
            <w:vAlign w:val="center"/>
          </w:tcPr>
          <w:p w:rsidR="007A209E" w:rsidRPr="00C908A8" w:rsidRDefault="001A143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Allen&lt;/Author&gt;&lt;Year&gt;2012&lt;/Year&gt;&lt;RecNum&gt;597&lt;/RecNum&gt;&lt;DisplayText&gt;(Ref. 101)&lt;/DisplayText&gt;&lt;record&gt;&lt;rec-number&gt;597&lt;/rec-number&gt;&lt;foreign-keys&gt;&lt;key app="EN" db-id="fsesefsrovs9dnezff1vd2fhtfzeztvvsexs"&gt;597&lt;/key&gt;&lt;/foreign-keys&gt;&lt;ref-type name="Journal Article"&gt;17&lt;/ref-type&gt;&lt;contributors&gt;&lt;authors&gt;&lt;author&gt;Allen, Hana Lango&lt;/author&gt;&lt;author&gt;Flanagan, Sarah E.&lt;/author&gt;&lt;author&gt;Shaw-Smith, Charles&lt;/author&gt;&lt;author&gt;De Franco, Elisa&lt;/author&gt;&lt;author&gt;Akerman, Ildem&lt;/author&gt;&lt;author&gt;Caswell, Richard&lt;/author&gt;&lt;author&gt;Ferrer, Jorge&lt;/author&gt;&lt;author&gt;Hattersley, Andrew T.&lt;/author&gt;&lt;author&gt;Ellard, Sian&lt;/author&gt;&lt;/authors&gt;&lt;/contributors&gt;&lt;titles&gt;&lt;title&gt;GATA6 haploinsufficiency causes pancreatic agenesis in humans&lt;/title&gt;&lt;secondary-title&gt;Nature genetics&lt;/secondary-title&gt;&lt;/titles&gt;&lt;periodical&gt;&lt;full-title&gt;Nature genetics&lt;/full-title&gt;&lt;abbr-1&gt;Nat Genet&lt;/abbr-1&gt;&lt;/periodical&gt;&lt;pages&gt;20-22&lt;/pages&gt;&lt;volume&gt;44&lt;/volume&gt;&lt;number&gt;1&lt;/number&gt;&lt;dates&gt;&lt;year&gt;2012&lt;/year&gt;&lt;/dates&gt;&lt;publisher&gt;Nature Publishing Group, a division of Macmillan Publishers Limited. All Rights Reserved.&lt;/publisher&gt;&lt;isbn&gt;1061-4036&lt;/isbn&gt;&lt;work-type&gt;10.1038/ng.1035&lt;/work-type&gt;&lt;urls&gt;&lt;related-urls&gt;&lt;url&gt;http://dx.doi.org/10.1038/ng.1035&lt;/url&gt;&lt;/related-urls&gt;&lt;/urls&gt;&lt;electronic-resource-num&gt;http://www.nature.com/ng/journal/v44/n1/abs/ng.1035.html#supplementary-information&lt;/electronic-resource-num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1" w:tooltip="Allen, 2012 #59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1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466His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PTA)</w:t>
            </w:r>
          </w:p>
        </w:tc>
        <w:tc>
          <w:tcPr>
            <w:tcW w:w="1817" w:type="dxa"/>
            <w:vAlign w:val="center"/>
          </w:tcPr>
          <w:p w:rsidR="007A209E" w:rsidRPr="00C908A8" w:rsidRDefault="006205A2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Lb2RvPC9BdXRob3I+PFllYXI+MjAwOTwvWWVhcj48UmVj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Lb2RvPC9BdXRob3I+PFllYXI+MjAwOTwvWWVhcj48UmVj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3" w:tooltip="Kodo, 2009 #602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3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sn466Ser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ermanent neonatal diabetes</w:t>
            </w:r>
          </w:p>
        </w:tc>
        <w:tc>
          <w:tcPr>
            <w:tcW w:w="1817" w:type="dxa"/>
            <w:vAlign w:val="center"/>
          </w:tcPr>
          <w:p w:rsidR="007A209E" w:rsidRPr="00C908A8" w:rsidRDefault="007E4F8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DYXRsaTwvQXV0aG9yPjxZZWFyPjIwMTM8L1llYXI+PFJl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DYXRsaTwvQXV0aG9yPjxZZWFyPjIwMTM8L1llYXI+PFJl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4" w:tooltip="Catli, 2013 #581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4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la467Thr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 / PS)</w:t>
            </w:r>
          </w:p>
        </w:tc>
        <w:tc>
          <w:tcPr>
            <w:tcW w:w="1817" w:type="dxa"/>
            <w:vAlign w:val="center"/>
          </w:tcPr>
          <w:p w:rsidR="007A209E" w:rsidRPr="00C908A8" w:rsidRDefault="001A143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Allen&lt;/Author&gt;&lt;Year&gt;2012&lt;/Year&gt;&lt;RecNum&gt;597&lt;/RecNum&gt;&lt;DisplayText&gt;(Ref. 101)&lt;/DisplayText&gt;&lt;record&gt;&lt;rec-number&gt;597&lt;/rec-number&gt;&lt;foreign-keys&gt;&lt;key app="EN" db-id="fsesefsrovs9dnezff1vd2fhtfzeztvvsexs"&gt;597&lt;/key&gt;&lt;/foreign-keys&gt;&lt;ref-type name="Journal Article"&gt;17&lt;/ref-type&gt;&lt;contributors&gt;&lt;authors&gt;&lt;author&gt;Allen, Hana Lango&lt;/author&gt;&lt;author&gt;Flanagan, Sarah E.&lt;/author&gt;&lt;author&gt;Shaw-Smith, Charles&lt;/author&gt;&lt;author&gt;De Franco, Elisa&lt;/author&gt;&lt;author&gt;Akerman, Ildem&lt;/author&gt;&lt;author&gt;Caswell, Richard&lt;/author&gt;&lt;author&gt;Ferrer, Jorge&lt;/author&gt;&lt;author&gt;Hattersley, Andrew T.&lt;/author&gt;&lt;author&gt;Ellard, Sian&lt;/author&gt;&lt;/authors&gt;&lt;/contributors&gt;&lt;titles&gt;&lt;title&gt;GATA6 haploinsufficiency causes pancreatic agenesis in humans&lt;/title&gt;&lt;secondary-title&gt;Nature genetics&lt;/secondary-title&gt;&lt;/titles&gt;&lt;periodical&gt;&lt;full-title&gt;Nature genetics&lt;/full-title&gt;&lt;abbr-1&gt;Nat Genet&lt;/abbr-1&gt;&lt;/periodical&gt;&lt;pages&gt;20-22&lt;/pages&gt;&lt;volume&gt;44&lt;/volume&gt;&lt;number&gt;1&lt;/number&gt;&lt;dates&gt;&lt;year&gt;2012&lt;/year&gt;&lt;/dates&gt;&lt;publisher&gt;Nature Publishing Group, a division of Macmillan Publishers Limited. All Rights Reserved.&lt;/publisher&gt;&lt;isbn&gt;1061-4036&lt;/isbn&gt;&lt;work-type&gt;10.1038/ng.1035&lt;/work-type&gt;&lt;urls&gt;&lt;related-urls&gt;&lt;url&gt;http://dx.doi.org/10.1038/ng.1035&lt;/url&gt;&lt;/related-urls&gt;&lt;/urls&gt;&lt;electronic-resource-num&gt;http://www.nature.com/ng/journal/v44/n1/abs/ng.1035.html#supplementary-information&lt;/electronic-resource-num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1" w:tooltip="Allen, 2012 #59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1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469Glu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</w:tc>
        <w:tc>
          <w:tcPr>
            <w:tcW w:w="1817" w:type="dxa"/>
            <w:vAlign w:val="center"/>
          </w:tcPr>
          <w:p w:rsidR="007A209E" w:rsidRPr="00C908A8" w:rsidRDefault="007E4F8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ZSBGcmFuY288L0F1dGhvcj48WWVhcj4yMDEzPC9ZZWFy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ZSBGcmFuY288L0F1dGhvcj48WWVhcj4yMDEzPC9ZZWFy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0" w:tooltip="De Franco, 2013 #58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0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ly469Val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F)</w:t>
            </w:r>
          </w:p>
        </w:tc>
        <w:tc>
          <w:tcPr>
            <w:tcW w:w="1817" w:type="dxa"/>
            <w:vAlign w:val="center"/>
          </w:tcPr>
          <w:p w:rsidR="007A209E" w:rsidRPr="00C908A8" w:rsidRDefault="00203D8C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aTwvQXV0aG9yPjxZZWFyPjIwMTI8L1llYXI+PFJlY051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MaTwvQXV0aG9yPjxZZWFyPjIwMTI8L1llYXI+PFJlY051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5" w:tooltip="Li, 2012 #606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5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ys473Gln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ASD)</w:t>
            </w:r>
          </w:p>
        </w:tc>
        <w:tc>
          <w:tcPr>
            <w:tcW w:w="1817" w:type="dxa"/>
            <w:vAlign w:val="center"/>
          </w:tcPr>
          <w:p w:rsidR="007A209E" w:rsidRPr="00C908A8" w:rsidRDefault="00CC4CCE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Allen&lt;/Author&gt;&lt;Year&gt;2012&lt;/Year&gt;&lt;RecNum&gt;597&lt;/RecNum&gt;&lt;DisplayText&gt;(Ref. 101)&lt;/DisplayText&gt;&lt;record&gt;&lt;rec-number&gt;597&lt;/rec-number&gt;&lt;foreign-keys&gt;&lt;key app="EN" db-id="fsesefsrovs9dnezff1vd2fhtfzeztvvsexs"&gt;597&lt;/key&gt;&lt;/foreign-keys&gt;&lt;ref-type name="Journal Article"&gt;17&lt;/ref-type&gt;&lt;contributors&gt;&lt;authors&gt;&lt;author&gt;Allen, Hana Lango&lt;/author&gt;&lt;author&gt;Flanagan, Sarah E.&lt;/author&gt;&lt;author&gt;Shaw-Smith, Charles&lt;/author&gt;&lt;author&gt;De Franco, Elisa&lt;/author&gt;&lt;author&gt;Akerman, Ildem&lt;/author&gt;&lt;author&gt;Caswell, Richard&lt;/author&gt;&lt;author&gt;Ferrer, Jorge&lt;/author&gt;&lt;author&gt;Hattersley, Andrew T.&lt;/author&gt;&lt;author&gt;Ellard, Sian&lt;/author&gt;&lt;/authors&gt;&lt;/contributors&gt;&lt;titles&gt;&lt;title&gt;GATA6 haploinsufficiency causes pancreatic agenesis in humans&lt;/title&gt;&lt;secondary-title&gt;Nature genetics&lt;/secondary-title&gt;&lt;/titles&gt;&lt;periodical&gt;&lt;full-title&gt;Nature genetics&lt;/full-title&gt;&lt;abbr-1&gt;Nat Genet&lt;/abbr-1&gt;&lt;/periodical&gt;&lt;pages&gt;20-22&lt;/pages&gt;&lt;volume&gt;44&lt;/volume&gt;&lt;number&gt;1&lt;/number&gt;&lt;dates&gt;&lt;year&gt;2012&lt;/year&gt;&lt;/dates&gt;&lt;publisher&gt;Nature Publishing Group, a division of Macmillan Publishers Limited. All Rights Reserved.&lt;/publisher&gt;&lt;isbn&gt;1061-4036&lt;/isbn&gt;&lt;work-type&gt;10.1038/ng.1035&lt;/work-type&gt;&lt;urls&gt;&lt;related-urls&gt;&lt;url&gt;http://dx.doi.org/10.1038/ng.1035&lt;/url&gt;&lt;/related-urls&gt;&lt;/urls&gt;&lt;electronic-resource-num&gt;http://www.nature.com/ng/journal/v44/n1/abs/ng.1035.html#supplementary-information&lt;/electronic-resource-num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1" w:tooltip="Allen, 2012 #59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1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Arg479Gly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  <w:p w:rsidR="007A209E" w:rsidRPr="00C908A8" w:rsidRDefault="007A209E" w:rsidP="00F542B8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</w:t>
            </w:r>
            <w:r w:rsidR="00F542B8">
              <w:rPr>
                <w:rFonts w:ascii="Arial" w:hAnsi="Arial" w:cs="Arial"/>
                <w:sz w:val="24"/>
                <w:szCs w:val="24"/>
                <w:lang w:val="en-GB"/>
              </w:rPr>
              <w:t>e.g. AVSD,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 xml:space="preserve"> PS)</w:t>
            </w:r>
          </w:p>
        </w:tc>
        <w:tc>
          <w:tcPr>
            <w:tcW w:w="1817" w:type="dxa"/>
            <w:vAlign w:val="center"/>
          </w:tcPr>
          <w:p w:rsidR="007A209E" w:rsidRPr="00C908A8" w:rsidRDefault="007E4F8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ZSBGcmFuY288L0F1dGhvcj48WWVhcj4yMDEzPC9ZZWFy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EZSBGcmFuY288L0F1dGhvcj48WWVhcj4yMDEzPC9ZZWFy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0" w:tooltip="De Franco, 2013 #58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0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Met483fs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</w:t>
            </w:r>
          </w:p>
        </w:tc>
        <w:tc>
          <w:tcPr>
            <w:tcW w:w="1817" w:type="dxa"/>
            <w:vAlign w:val="center"/>
          </w:tcPr>
          <w:p w:rsidR="007A209E" w:rsidRPr="00C908A8" w:rsidRDefault="001A143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Allen&lt;/Author&gt;&lt;Year&gt;2012&lt;/Year&gt;&lt;RecNum&gt;597&lt;/RecNum&gt;&lt;DisplayText&gt;(Ref. 101)&lt;/DisplayText&gt;&lt;record&gt;&lt;rec-number&gt;597&lt;/rec-number&gt;&lt;foreign-keys&gt;&lt;key app="EN" db-id="fsesefsrovs9dnezff1vd2fhtfzeztvvsexs"&gt;597&lt;/key&gt;&lt;/foreign-keys&gt;&lt;ref-type name="Journal Article"&gt;17&lt;/ref-type&gt;&lt;contributors&gt;&lt;authors&gt;&lt;author&gt;Allen, Hana Lango&lt;/author&gt;&lt;author&gt;Flanagan, Sarah E.&lt;/author&gt;&lt;author&gt;Shaw-Smith, Charles&lt;/author&gt;&lt;author&gt;De Franco, Elisa&lt;/author&gt;&lt;author&gt;Akerman, Ildem&lt;/author&gt;&lt;author&gt;Caswell, Richard&lt;/author&gt;&lt;author&gt;Ferrer, Jorge&lt;/author&gt;&lt;author&gt;Hattersley, Andrew T.&lt;/author&gt;&lt;author&gt;Ellard, Sian&lt;/author&gt;&lt;/authors&gt;&lt;/contributors&gt;&lt;titles&gt;&lt;title&gt;GATA6 haploinsufficiency causes pancreatic agenesis in humans&lt;/title&gt;&lt;secondary-title&gt;Nature genetics&lt;/secondary-title&gt;&lt;/titles&gt;&lt;periodical&gt;&lt;full-title&gt;Nature genetics&lt;/full-title&gt;&lt;abbr-1&gt;Nat Genet&lt;/abbr-1&gt;&lt;/periodical&gt;&lt;pages&gt;20-22&lt;/pages&gt;&lt;volume&gt;44&lt;/volume&gt;&lt;number&gt;1&lt;/number&gt;&lt;dates&gt;&lt;year&gt;2012&lt;/year&gt;&lt;/dates&gt;&lt;publisher&gt;Nature Publishing Group, a division of Macmillan Publishers Limited. All Rights Reserved.&lt;/publisher&gt;&lt;isbn&gt;1061-4036&lt;/isbn&gt;&lt;work-type&gt;10.1038/ng.1035&lt;/work-type&gt;&lt;urls&gt;&lt;related-urls&gt;&lt;url&gt;http://dx.doi.org/10.1038/ng.1035&lt;/url&gt;&lt;/related-urls&gt;&lt;/urls&gt;&lt;electronic-resource-num&gt;http://www.nature.com/ng/journal/v44/n1/abs/ng.1035.html#supplementary-information&lt;/electronic-resource-num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1" w:tooltip="Allen, 2012 #59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1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DF54FD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>
              <w:rPr>
                <w:rFonts w:ascii="Arial" w:hAnsi="Arial" w:cs="Arial"/>
                <w:sz w:val="24"/>
                <w:szCs w:val="24"/>
                <w:lang w:val="en-GB"/>
              </w:rPr>
              <w:t>Arg493*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</w:t>
            </w:r>
          </w:p>
        </w:tc>
        <w:tc>
          <w:tcPr>
            <w:tcW w:w="1817" w:type="dxa"/>
            <w:vAlign w:val="center"/>
          </w:tcPr>
          <w:p w:rsidR="007A209E" w:rsidRPr="00C908A8" w:rsidRDefault="007E4F8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dXp1a2k8L0F1dGhvcj48WWVhcj4yMDE0PC9ZZWFyPjxS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TdXp1a2k8L0F1dGhvcj48WWVhcj4yMDE0PC9ZZWFyPjxS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6" w:tooltip="Suzuki, 2014 #603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6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ys500fs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  <w:p w:rsidR="007A209E" w:rsidRPr="00C908A8" w:rsidRDefault="007A209E" w:rsidP="00515B3C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</w:t>
            </w:r>
            <w:r w:rsidR="00F542B8">
              <w:rPr>
                <w:rFonts w:ascii="Arial" w:hAnsi="Arial" w:cs="Arial"/>
                <w:sz w:val="24"/>
                <w:szCs w:val="24"/>
                <w:lang w:val="en-GB"/>
              </w:rPr>
              <w:t xml:space="preserve">e.g. </w:t>
            </w:r>
            <w:r w:rsidR="00515B3C">
              <w:rPr>
                <w:rFonts w:ascii="Arial" w:hAnsi="Arial" w:cs="Arial"/>
                <w:sz w:val="24"/>
                <w:szCs w:val="24"/>
                <w:lang w:val="en-GB"/>
              </w:rPr>
              <w:t>VSD and PS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)</w:t>
            </w:r>
          </w:p>
        </w:tc>
        <w:tc>
          <w:tcPr>
            <w:tcW w:w="1817" w:type="dxa"/>
            <w:vAlign w:val="center"/>
          </w:tcPr>
          <w:p w:rsidR="007A209E" w:rsidRPr="00C908A8" w:rsidRDefault="001A1438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/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&lt;EndNote&gt;&lt;Cite&gt;&lt;Author&gt;Allen&lt;/Author&gt;&lt;Year&gt;2012&lt;/Year&gt;&lt;RecNum&gt;597&lt;/RecNum&gt;&lt;DisplayText&gt;(Ref. 101)&lt;/DisplayText&gt;&lt;record&gt;&lt;rec-number&gt;597&lt;/rec-number&gt;&lt;foreign-keys&gt;&lt;key app="EN" db-id="fsesefsrovs9dnezff1vd2fhtfzeztvvsexs"&gt;597&lt;/key&gt;&lt;/foreign-keys&gt;&lt;ref-type name="Journal Article"&gt;17&lt;/ref-type&gt;&lt;contributors&gt;&lt;authors&gt;&lt;author&gt;Allen, Hana Lango&lt;/author&gt;&lt;author&gt;Flanagan, Sarah E.&lt;/author&gt;&lt;author&gt;Shaw-Smith, Charles&lt;/author&gt;&lt;author&gt;De Franco, Elisa&lt;/author&gt;&lt;author&gt;Akerman, Ildem&lt;/author&gt;&lt;author&gt;Caswell, Richard&lt;/author&gt;&lt;author&gt;Ferrer, Jorge&lt;/author&gt;&lt;author&gt;Hattersley, Andrew T.&lt;/author&gt;&lt;author&gt;Ellard, Sian&lt;/author&gt;&lt;/authors&gt;&lt;/contributors&gt;&lt;titles&gt;&lt;title&gt;GATA6 haploinsufficiency causes pancreatic agenesis in humans&lt;/title&gt;&lt;secondary-title&gt;Nature genetics&lt;/secondary-title&gt;&lt;/titles&gt;&lt;periodical&gt;&lt;full-title&gt;Nature genetics&lt;/full-title&gt;&lt;abbr-1&gt;Nat Genet&lt;/abbr-1&gt;&lt;/periodical&gt;&lt;pages&gt;20-22&lt;/pages&gt;&lt;volume&gt;44&lt;/volume&gt;&lt;number&gt;1&lt;/number&gt;&lt;dates&gt;&lt;year&gt;2012&lt;/year&gt;&lt;/dates&gt;&lt;publisher&gt;Nature Publishing Group, a division of Macmillan Publishers Limited. All Rights Reserved.&lt;/publisher&gt;&lt;isbn&gt;1061-4036&lt;/isbn&gt;&lt;work-type&gt;10.1038/ng.1035&lt;/work-type&gt;&lt;urls&gt;&lt;related-urls&gt;&lt;url&gt;http://dx.doi.org/10.1038/ng.1035&lt;/url&gt;&lt;/related-urls&gt;&lt;/urls&gt;&lt;electronic-resource-num&gt;http://www.nature.com/ng/journal/v44/n1/abs/ng.1035.html#supplementary-information&lt;/electronic-resource-num&gt;&lt;/record&gt;&lt;/Cite&gt;&lt;/EndNote&gt;</w:instrTex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1" w:tooltip="Allen, 2012 #597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1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  <w:tr w:rsidR="005543E6" w:rsidRPr="00C908A8" w:rsidTr="00FC11E3">
        <w:tc>
          <w:tcPr>
            <w:tcW w:w="1003" w:type="dxa"/>
            <w:vAlign w:val="center"/>
          </w:tcPr>
          <w:p w:rsidR="007A209E" w:rsidRPr="00C908A8" w:rsidRDefault="007A209E" w:rsidP="00FC11E3">
            <w:pPr>
              <w:jc w:val="center"/>
              <w:rPr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GATA6</w:t>
            </w:r>
          </w:p>
        </w:tc>
        <w:tc>
          <w:tcPr>
            <w:tcW w:w="2671" w:type="dxa"/>
            <w:vAlign w:val="center"/>
          </w:tcPr>
          <w:p w:rsidR="007A209E" w:rsidRPr="00C908A8" w:rsidRDefault="007A209E" w:rsidP="00FC11E3">
            <w:pPr>
              <w:jc w:val="center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Lys502fs</w:t>
            </w:r>
          </w:p>
        </w:tc>
        <w:tc>
          <w:tcPr>
            <w:tcW w:w="4391" w:type="dxa"/>
            <w:vAlign w:val="center"/>
          </w:tcPr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Pancreatic agenesis</w:t>
            </w:r>
          </w:p>
          <w:p w:rsidR="007A209E" w:rsidRPr="00C908A8" w:rsidRDefault="007A209E" w:rsidP="00FC11E3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t>CHD (VSD / PTA)</w:t>
            </w:r>
          </w:p>
        </w:tc>
        <w:tc>
          <w:tcPr>
            <w:tcW w:w="1817" w:type="dxa"/>
            <w:vAlign w:val="center"/>
          </w:tcPr>
          <w:p w:rsidR="007A209E" w:rsidRPr="00C908A8" w:rsidRDefault="007E4F89" w:rsidP="005543E6">
            <w:pPr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Cb25uZWZvbmQ8L0F1dGhvcj48WWVhcj4yMDEyPC9ZZWFy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begin">
                <w:fldData xml:space="preserve">PEVuZE5vdGU+PENpdGU+PEF1dGhvcj5Cb25uZWZvbmQ8L0F1dGhvcj48WWVhcj4yMDEyPC9ZZWFy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</w:fldData>
              </w:fldCha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instrText xml:space="preserve"> ADDIN EN.CITE.DATA </w:instrText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</w:r>
            <w:r w:rsidR="005543E6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separate"/>
            </w:r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 xml:space="preserve">(Ref. </w:t>
            </w:r>
            <w:hyperlink w:anchor="_ENREF_107" w:tooltip="Bonnefond, 2012 #604" w:history="1">
              <w:r w:rsidR="005543E6">
                <w:rPr>
                  <w:rFonts w:ascii="Arial" w:hAnsi="Arial" w:cs="Arial"/>
                  <w:noProof/>
                  <w:sz w:val="24"/>
                  <w:szCs w:val="24"/>
                  <w:lang w:val="en-GB"/>
                </w:rPr>
                <w:t>107</w:t>
              </w:r>
            </w:hyperlink>
            <w:r w:rsidR="005543E6">
              <w:rPr>
                <w:rFonts w:ascii="Arial" w:hAnsi="Arial" w:cs="Arial"/>
                <w:noProof/>
                <w:sz w:val="24"/>
                <w:szCs w:val="24"/>
                <w:lang w:val="en-GB"/>
              </w:rPr>
              <w:t>)</w:t>
            </w:r>
            <w:r w:rsidRPr="00C908A8">
              <w:rPr>
                <w:rFonts w:ascii="Arial" w:hAnsi="Arial" w:cs="Arial"/>
                <w:sz w:val="24"/>
                <w:szCs w:val="24"/>
                <w:lang w:val="en-GB"/>
              </w:rPr>
              <w:fldChar w:fldCharType="end"/>
            </w:r>
          </w:p>
        </w:tc>
      </w:tr>
    </w:tbl>
    <w:p w:rsidR="00FC11E3" w:rsidRDefault="00FC11E3"/>
    <w:p w:rsidR="00F75DA2" w:rsidRDefault="00F75DA2" w:rsidP="00F75DA2">
      <w:pPr>
        <w:spacing w:line="480" w:lineRule="auto"/>
        <w:rPr>
          <w:rFonts w:ascii="Arial" w:hAnsi="Arial" w:cs="Arial"/>
          <w:sz w:val="24"/>
          <w:szCs w:val="24"/>
          <w:lang w:val="en-US"/>
        </w:rPr>
      </w:pPr>
      <w:r w:rsidRPr="00545CFA">
        <w:rPr>
          <w:rFonts w:ascii="Arial" w:hAnsi="Arial" w:cs="Arial"/>
          <w:bCs/>
          <w:i/>
          <w:sz w:val="24"/>
          <w:szCs w:val="24"/>
          <w:lang w:val="en-US"/>
        </w:rPr>
        <w:t>AF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atrial fibrillation; </w:t>
      </w:r>
      <w:r w:rsidRPr="00545CFA">
        <w:rPr>
          <w:rFonts w:ascii="Arial" w:hAnsi="Arial" w:cs="Arial"/>
          <w:i/>
          <w:sz w:val="24"/>
          <w:szCs w:val="24"/>
          <w:lang w:val="en-US"/>
        </w:rPr>
        <w:t>AML</w:t>
      </w:r>
      <w:r>
        <w:rPr>
          <w:rFonts w:ascii="Arial" w:hAnsi="Arial" w:cs="Arial"/>
          <w:sz w:val="24"/>
          <w:szCs w:val="24"/>
          <w:lang w:val="en-US"/>
        </w:rPr>
        <w:t xml:space="preserve"> acute myeloid leukemia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AS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aortic stenosis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ASD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atrial septal defect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AVSD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atrial ventricular septal defect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BAV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bicuspid aortic valve; </w:t>
      </w:r>
      <w:r w:rsidRPr="00545CFA">
        <w:rPr>
          <w:rFonts w:ascii="Arial" w:hAnsi="Arial" w:cs="Arial"/>
          <w:i/>
          <w:sz w:val="24"/>
          <w:szCs w:val="24"/>
          <w:lang w:val="en-US"/>
        </w:rPr>
        <w:t>CEP</w:t>
      </w:r>
      <w:r>
        <w:rPr>
          <w:rFonts w:ascii="Arial" w:hAnsi="Arial" w:cs="Arial"/>
          <w:sz w:val="24"/>
          <w:szCs w:val="24"/>
          <w:lang w:val="en-US"/>
        </w:rPr>
        <w:t xml:space="preserve"> congenital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erythropoietic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porphyria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CHD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congenital heart disease; </w:t>
      </w:r>
      <w:r w:rsidRPr="00545CFA">
        <w:rPr>
          <w:rFonts w:ascii="Arial" w:hAnsi="Arial" w:cs="Arial"/>
          <w:i/>
          <w:sz w:val="24"/>
          <w:szCs w:val="24"/>
          <w:lang w:val="en-US"/>
        </w:rPr>
        <w:t>CML</w:t>
      </w:r>
      <w:r>
        <w:rPr>
          <w:rFonts w:ascii="Arial" w:hAnsi="Arial" w:cs="Arial"/>
          <w:sz w:val="24"/>
          <w:szCs w:val="24"/>
          <w:lang w:val="en-US"/>
        </w:rPr>
        <w:t xml:space="preserve"> chronic myeloid leukemia; </w:t>
      </w:r>
      <w:r w:rsidRPr="00545CFA">
        <w:rPr>
          <w:rFonts w:ascii="Arial" w:hAnsi="Arial" w:cs="Arial"/>
          <w:i/>
          <w:sz w:val="24"/>
          <w:szCs w:val="24"/>
          <w:lang w:val="en-US"/>
        </w:rPr>
        <w:t>CMML</w:t>
      </w:r>
      <w:r>
        <w:rPr>
          <w:rFonts w:ascii="Arial" w:hAnsi="Arial" w:cs="Arial"/>
          <w:sz w:val="24"/>
          <w:szCs w:val="24"/>
          <w:lang w:val="en-US"/>
        </w:rPr>
        <w:t xml:space="preserve"> chronic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yelomonocytic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leukemia; </w:t>
      </w:r>
      <w:proofErr w:type="spellStart"/>
      <w:r w:rsidRPr="00545CFA">
        <w:rPr>
          <w:rFonts w:ascii="Arial" w:hAnsi="Arial" w:cs="Arial"/>
          <w:bCs/>
          <w:i/>
          <w:sz w:val="24"/>
          <w:szCs w:val="24"/>
          <w:lang w:val="en-US"/>
        </w:rPr>
        <w:t>C</w:t>
      </w:r>
      <w:r>
        <w:rPr>
          <w:rFonts w:ascii="Arial" w:hAnsi="Arial" w:cs="Arial"/>
          <w:bCs/>
          <w:i/>
          <w:sz w:val="24"/>
          <w:szCs w:val="24"/>
          <w:lang w:val="en-US"/>
        </w:rPr>
        <w:t>on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HD</w:t>
      </w:r>
      <w:proofErr w:type="spellEnd"/>
      <w:r>
        <w:rPr>
          <w:rFonts w:ascii="Arial" w:hAnsi="Arial" w:cs="Arial"/>
          <w:bCs/>
          <w:sz w:val="24"/>
          <w:szCs w:val="24"/>
          <w:lang w:val="en-US"/>
        </w:rPr>
        <w:t xml:space="preserve"> congenital hernia </w:t>
      </w:r>
      <w:proofErr w:type="spellStart"/>
      <w:r>
        <w:rPr>
          <w:rFonts w:ascii="Arial" w:hAnsi="Arial" w:cs="Arial"/>
          <w:bCs/>
          <w:sz w:val="24"/>
          <w:szCs w:val="24"/>
          <w:lang w:val="en-US"/>
        </w:rPr>
        <w:t>diaphragmatica</w:t>
      </w:r>
      <w:proofErr w:type="spellEnd"/>
      <w:r>
        <w:rPr>
          <w:rFonts w:ascii="Arial" w:hAnsi="Arial" w:cs="Arial"/>
          <w:bCs/>
          <w:sz w:val="24"/>
          <w:szCs w:val="24"/>
          <w:lang w:val="en-US"/>
        </w:rPr>
        <w:t>;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 xml:space="preserve"> </w:t>
      </w:r>
      <w:r w:rsidRPr="00D82632">
        <w:rPr>
          <w:rFonts w:ascii="Arial" w:hAnsi="Arial" w:cs="Arial"/>
          <w:bCs/>
          <w:i/>
          <w:sz w:val="24"/>
          <w:szCs w:val="24"/>
          <w:lang w:val="en-US"/>
        </w:rPr>
        <w:t>DCM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dilated cardiomyopathy; </w:t>
      </w:r>
      <w:r w:rsidRPr="00D82632">
        <w:rPr>
          <w:rFonts w:ascii="Arial" w:hAnsi="Arial" w:cs="Arial"/>
          <w:i/>
          <w:sz w:val="24"/>
          <w:szCs w:val="24"/>
          <w:lang w:val="en-US"/>
        </w:rPr>
        <w:t>DCML</w:t>
      </w:r>
      <w:r>
        <w:rPr>
          <w:rFonts w:ascii="Arial" w:hAnsi="Arial" w:cs="Arial"/>
          <w:sz w:val="24"/>
          <w:szCs w:val="24"/>
          <w:lang w:val="en-US"/>
        </w:rPr>
        <w:t xml:space="preserve"> dendritic cell, monocyte, B lymphocyte, and natural killer lymphocyte deficiency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DORV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double-outlet right ventricle; </w:t>
      </w:r>
      <w:r w:rsidRPr="00545CFA">
        <w:rPr>
          <w:rFonts w:ascii="Arial" w:hAnsi="Arial" w:cs="Arial"/>
          <w:i/>
          <w:sz w:val="24"/>
          <w:szCs w:val="24"/>
          <w:lang w:val="en-US"/>
        </w:rPr>
        <w:t>HDR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Pr="0037412A">
        <w:rPr>
          <w:rFonts w:ascii="Arial" w:hAnsi="Arial" w:cs="Arial"/>
          <w:sz w:val="24"/>
          <w:szCs w:val="24"/>
          <w:lang w:val="en-US"/>
        </w:rPr>
        <w:t xml:space="preserve">syndrome </w:t>
      </w:r>
      <w:proofErr w:type="spellStart"/>
      <w:r w:rsidRPr="0037412A">
        <w:rPr>
          <w:rFonts w:ascii="Arial" w:hAnsi="Arial" w:cs="Arial"/>
          <w:sz w:val="24"/>
          <w:szCs w:val="24"/>
          <w:lang w:val="en-US"/>
        </w:rPr>
        <w:t>hypoparathyroidism</w:t>
      </w:r>
      <w:proofErr w:type="spellEnd"/>
      <w:r w:rsidRPr="0037412A">
        <w:rPr>
          <w:rFonts w:ascii="Arial" w:hAnsi="Arial" w:cs="Arial"/>
          <w:sz w:val="24"/>
          <w:szCs w:val="24"/>
          <w:lang w:val="en-US"/>
        </w:rPr>
        <w:t>, sensorineural deafness and renal insufficiency</w:t>
      </w:r>
      <w:r>
        <w:rPr>
          <w:rFonts w:ascii="Arial" w:hAnsi="Arial" w:cs="Arial"/>
          <w:sz w:val="24"/>
          <w:szCs w:val="24"/>
          <w:lang w:val="en-US"/>
        </w:rPr>
        <w:t xml:space="preserve">; </w:t>
      </w:r>
      <w:r w:rsidRPr="00545CFA">
        <w:rPr>
          <w:rFonts w:ascii="Arial" w:hAnsi="Arial" w:cs="Arial"/>
          <w:i/>
          <w:sz w:val="24"/>
          <w:szCs w:val="24"/>
          <w:lang w:val="en-US"/>
        </w:rPr>
        <w:t>MDS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yelodysplastic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syndrome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PA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pulmonary atresia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PDA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patent ductus </w:t>
      </w:r>
      <w:proofErr w:type="spellStart"/>
      <w:r>
        <w:rPr>
          <w:rFonts w:ascii="Arial" w:hAnsi="Arial" w:cs="Arial"/>
          <w:bCs/>
          <w:sz w:val="24"/>
          <w:szCs w:val="24"/>
          <w:lang w:val="en-US"/>
        </w:rPr>
        <w:t>arteriosis</w:t>
      </w:r>
      <w:proofErr w:type="spellEnd"/>
      <w:r>
        <w:rPr>
          <w:rFonts w:ascii="Arial" w:hAnsi="Arial" w:cs="Arial"/>
          <w:bCs/>
          <w:sz w:val="24"/>
          <w:szCs w:val="24"/>
          <w:lang w:val="en-US"/>
        </w:rPr>
        <w:t xml:space="preserve">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PFO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patent foramen </w:t>
      </w:r>
      <w:proofErr w:type="spellStart"/>
      <w:r>
        <w:rPr>
          <w:rFonts w:ascii="Arial" w:hAnsi="Arial" w:cs="Arial"/>
          <w:bCs/>
          <w:sz w:val="24"/>
          <w:szCs w:val="24"/>
          <w:lang w:val="en-US"/>
        </w:rPr>
        <w:t>ovale</w:t>
      </w:r>
      <w:proofErr w:type="spellEnd"/>
      <w:r>
        <w:rPr>
          <w:rFonts w:ascii="Arial" w:hAnsi="Arial" w:cs="Arial"/>
          <w:bCs/>
          <w:sz w:val="24"/>
          <w:szCs w:val="24"/>
          <w:lang w:val="en-US"/>
        </w:rPr>
        <w:t xml:space="preserve">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PS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pulmonary valve stenosis; </w:t>
      </w:r>
      <w:r w:rsidRPr="00545CFA">
        <w:rPr>
          <w:rFonts w:ascii="Arial" w:hAnsi="Arial" w:cs="Arial"/>
          <w:i/>
          <w:sz w:val="24"/>
          <w:szCs w:val="24"/>
          <w:lang w:val="en-US"/>
        </w:rPr>
        <w:t>T-ALL</w:t>
      </w:r>
      <w:r w:rsidRPr="0037412A">
        <w:rPr>
          <w:rFonts w:ascii="Arial" w:hAnsi="Arial" w:cs="Arial"/>
          <w:sz w:val="24"/>
          <w:szCs w:val="24"/>
          <w:lang w:val="en-US"/>
        </w:rPr>
        <w:t xml:space="preserve"> </w:t>
      </w:r>
      <w:r w:rsidRPr="0037412A">
        <w:rPr>
          <w:rFonts w:ascii="Arial" w:hAnsi="Arial" w:cs="Arial"/>
          <w:bCs/>
          <w:sz w:val="24"/>
          <w:szCs w:val="24"/>
          <w:lang w:val="en-US"/>
        </w:rPr>
        <w:t>T-cell acute lymphoblastic leukemia</w:t>
      </w:r>
      <w:r>
        <w:rPr>
          <w:rFonts w:ascii="Arial" w:hAnsi="Arial" w:cs="Arial"/>
          <w:bCs/>
          <w:sz w:val="24"/>
          <w:szCs w:val="24"/>
          <w:lang w:val="en-US"/>
        </w:rPr>
        <w:t xml:space="preserve">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TGA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transposition of the great arteries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TOF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Tetralogy of </w:t>
      </w:r>
      <w:proofErr w:type="spellStart"/>
      <w:r>
        <w:rPr>
          <w:rFonts w:ascii="Arial" w:hAnsi="Arial" w:cs="Arial"/>
          <w:bCs/>
          <w:sz w:val="24"/>
          <w:szCs w:val="24"/>
          <w:lang w:val="en-US"/>
        </w:rPr>
        <w:t>Fallot</w:t>
      </w:r>
      <w:proofErr w:type="spellEnd"/>
      <w:r>
        <w:rPr>
          <w:rFonts w:ascii="Arial" w:hAnsi="Arial" w:cs="Arial"/>
          <w:bCs/>
          <w:sz w:val="24"/>
          <w:szCs w:val="24"/>
          <w:lang w:val="en-US"/>
        </w:rPr>
        <w:t xml:space="preserve">; </w:t>
      </w:r>
      <w:r w:rsidRPr="00545CFA">
        <w:rPr>
          <w:rFonts w:ascii="Arial" w:hAnsi="Arial" w:cs="Arial"/>
          <w:bCs/>
          <w:i/>
          <w:sz w:val="24"/>
          <w:szCs w:val="24"/>
          <w:lang w:val="en-US"/>
        </w:rPr>
        <w:t>VSD</w:t>
      </w:r>
      <w:r>
        <w:rPr>
          <w:rFonts w:ascii="Arial" w:hAnsi="Arial" w:cs="Arial"/>
          <w:bCs/>
          <w:sz w:val="24"/>
          <w:szCs w:val="24"/>
          <w:lang w:val="en-US"/>
        </w:rPr>
        <w:t xml:space="preserve"> ventricular septal defect; </w:t>
      </w:r>
      <w:r w:rsidRPr="00545CFA">
        <w:rPr>
          <w:rFonts w:ascii="Arial" w:hAnsi="Arial" w:cs="Arial"/>
          <w:i/>
          <w:sz w:val="24"/>
          <w:szCs w:val="24"/>
          <w:lang w:val="en-US"/>
        </w:rPr>
        <w:t>XLTT</w:t>
      </w:r>
      <w:r>
        <w:rPr>
          <w:rFonts w:ascii="Arial" w:hAnsi="Arial" w:cs="Arial"/>
          <w:sz w:val="24"/>
          <w:szCs w:val="24"/>
          <w:lang w:val="en-US"/>
        </w:rPr>
        <w:t xml:space="preserve"> X-linked thrombocytopenia with thalassemia; </w:t>
      </w:r>
      <w:r w:rsidRPr="00545CFA">
        <w:rPr>
          <w:rFonts w:ascii="Arial" w:hAnsi="Arial" w:cs="Arial"/>
          <w:i/>
          <w:sz w:val="24"/>
          <w:szCs w:val="24"/>
          <w:lang w:val="en-US"/>
        </w:rPr>
        <w:t>XLT</w:t>
      </w:r>
      <w:r>
        <w:rPr>
          <w:rFonts w:ascii="Arial" w:hAnsi="Arial" w:cs="Arial"/>
          <w:sz w:val="24"/>
          <w:szCs w:val="24"/>
          <w:lang w:val="en-US"/>
        </w:rPr>
        <w:t xml:space="preserve"> X-linked thrombocytopenia</w:t>
      </w:r>
    </w:p>
    <w:p w:rsidR="00FC11E3" w:rsidRPr="00F75DA2" w:rsidRDefault="007A6B6C" w:rsidP="007A6B6C">
      <w:pPr>
        <w:pageBreakBefore/>
        <w:spacing w:line="480" w:lineRule="auto"/>
        <w:rPr>
          <w:lang w:val="en-US"/>
        </w:rPr>
      </w:pPr>
      <w:bookmarkStart w:id="0" w:name="_GoBack"/>
      <w:r w:rsidRPr="007A6B6C">
        <w:rPr>
          <w:rFonts w:ascii="Arial" w:hAnsi="Arial" w:cs="Arial"/>
          <w:b/>
          <w:sz w:val="24"/>
          <w:szCs w:val="24"/>
          <w:lang w:val="en-US"/>
        </w:rPr>
        <w:lastRenderedPageBreak/>
        <w:t>REFERENCES</w:t>
      </w:r>
    </w:p>
    <w:bookmarkEnd w:id="0"/>
    <w:p w:rsidR="005543E6" w:rsidRPr="005543E6" w:rsidRDefault="00FC11E3" w:rsidP="005543E6">
      <w:pPr>
        <w:rPr>
          <w:rFonts w:ascii="Calibri" w:hAnsi="Calibri"/>
          <w:noProof/>
          <w:lang w:val="en-US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5543E6" w:rsidRPr="005543E6">
        <w:rPr>
          <w:rFonts w:ascii="Calibri" w:hAnsi="Calibri"/>
          <w:noProof/>
        </w:rPr>
        <w:t>1.</w:t>
      </w:r>
      <w:r w:rsidR="005543E6" w:rsidRPr="005543E6">
        <w:rPr>
          <w:rFonts w:ascii="Calibri" w:hAnsi="Calibri"/>
          <w:noProof/>
        </w:rPr>
        <w:tab/>
        <w:t xml:space="preserve">Nichols, K.E., et al. </w:t>
      </w:r>
      <w:r w:rsidR="005543E6" w:rsidRPr="005543E6">
        <w:rPr>
          <w:rFonts w:ascii="Calibri" w:hAnsi="Calibri"/>
          <w:noProof/>
          <w:lang w:val="en-US"/>
        </w:rPr>
        <w:t xml:space="preserve">(2000) Familial dyserythropoietic anaemia and thrombocytopenia due to an inherited mutation in GATA1. Nature genetics </w:t>
      </w:r>
      <w:r w:rsidR="005543E6" w:rsidRPr="005543E6">
        <w:rPr>
          <w:rFonts w:ascii="Calibri" w:hAnsi="Calibri"/>
          <w:b/>
          <w:noProof/>
          <w:lang w:val="en-US"/>
        </w:rPr>
        <w:t>24</w:t>
      </w:r>
      <w:r w:rsidR="005543E6" w:rsidRPr="005543E6">
        <w:rPr>
          <w:rFonts w:ascii="Calibri" w:hAnsi="Calibri"/>
          <w:noProof/>
          <w:lang w:val="en-US"/>
        </w:rPr>
        <w:t>(3), 266-70</w:t>
      </w:r>
      <w:bookmarkEnd w:id="1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2" w:name="_ENREF_2"/>
      <w:r w:rsidRPr="005543E6">
        <w:rPr>
          <w:rFonts w:ascii="Calibri" w:hAnsi="Calibri"/>
          <w:noProof/>
          <w:lang w:val="en-US"/>
        </w:rPr>
        <w:t>2.</w:t>
      </w:r>
      <w:r w:rsidRPr="005543E6">
        <w:rPr>
          <w:rFonts w:ascii="Calibri" w:hAnsi="Calibri"/>
          <w:noProof/>
          <w:lang w:val="en-US"/>
        </w:rPr>
        <w:tab/>
        <w:t xml:space="preserve">Duhrsen, U., et al. (2011) Long-term outcome of hemizygous and heterozygous carriers of a germline GATA1 (G208R) mutation. Annals of hematology </w:t>
      </w:r>
      <w:r w:rsidRPr="005543E6">
        <w:rPr>
          <w:rFonts w:ascii="Calibri" w:hAnsi="Calibri"/>
          <w:b/>
          <w:noProof/>
          <w:lang w:val="en-US"/>
        </w:rPr>
        <w:t>90</w:t>
      </w:r>
      <w:r w:rsidRPr="005543E6">
        <w:rPr>
          <w:rFonts w:ascii="Calibri" w:hAnsi="Calibri"/>
          <w:noProof/>
          <w:lang w:val="en-US"/>
        </w:rPr>
        <w:t>(3), 301-6</w:t>
      </w:r>
      <w:bookmarkEnd w:id="2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3" w:name="_ENREF_3"/>
      <w:r w:rsidRPr="005543E6">
        <w:rPr>
          <w:rFonts w:ascii="Calibri" w:hAnsi="Calibri"/>
          <w:noProof/>
          <w:lang w:val="en-US"/>
        </w:rPr>
        <w:t>3.</w:t>
      </w:r>
      <w:r w:rsidRPr="005543E6">
        <w:rPr>
          <w:rFonts w:ascii="Calibri" w:hAnsi="Calibri"/>
          <w:noProof/>
          <w:lang w:val="en-US"/>
        </w:rPr>
        <w:tab/>
        <w:t xml:space="preserve">Kratz, C.P., et al. (2008) Congenital transfusion-dependent anemia and thrombocytopenia with myelodysplasia due to a recurrent GATA1(G208R) germline mutation. Leukemia </w:t>
      </w:r>
      <w:r w:rsidRPr="005543E6">
        <w:rPr>
          <w:rFonts w:ascii="Calibri" w:hAnsi="Calibri"/>
          <w:b/>
          <w:noProof/>
          <w:lang w:val="en-US"/>
        </w:rPr>
        <w:t>22</w:t>
      </w:r>
      <w:r w:rsidRPr="005543E6">
        <w:rPr>
          <w:rFonts w:ascii="Calibri" w:hAnsi="Calibri"/>
          <w:noProof/>
          <w:lang w:val="en-US"/>
        </w:rPr>
        <w:t>(2), 432-4</w:t>
      </w:r>
      <w:bookmarkEnd w:id="3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4" w:name="_ENREF_4"/>
      <w:r w:rsidRPr="005543E6">
        <w:rPr>
          <w:rFonts w:ascii="Calibri" w:hAnsi="Calibri"/>
          <w:noProof/>
          <w:lang w:val="en-US"/>
        </w:rPr>
        <w:t>4.</w:t>
      </w:r>
      <w:r w:rsidRPr="005543E6">
        <w:rPr>
          <w:rFonts w:ascii="Calibri" w:hAnsi="Calibri"/>
          <w:noProof/>
          <w:lang w:val="en-US"/>
        </w:rPr>
        <w:tab/>
        <w:t xml:space="preserve">Del Vecchio, G.C., et al. (2005) Dyserythropoietic anemia and thrombocytopenia due to a novel mutation in GATA-1. Acta Haematol </w:t>
      </w:r>
      <w:r w:rsidRPr="005543E6">
        <w:rPr>
          <w:rFonts w:ascii="Calibri" w:hAnsi="Calibri"/>
          <w:b/>
          <w:noProof/>
          <w:lang w:val="en-US"/>
        </w:rPr>
        <w:t>114</w:t>
      </w:r>
      <w:r w:rsidRPr="005543E6">
        <w:rPr>
          <w:rFonts w:ascii="Calibri" w:hAnsi="Calibri"/>
          <w:noProof/>
          <w:lang w:val="en-US"/>
        </w:rPr>
        <w:t>(2), 113-6</w:t>
      </w:r>
      <w:bookmarkEnd w:id="4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5" w:name="_ENREF_5"/>
      <w:r w:rsidRPr="005543E6">
        <w:rPr>
          <w:rFonts w:ascii="Calibri" w:hAnsi="Calibri"/>
          <w:noProof/>
          <w:lang w:val="en-US"/>
        </w:rPr>
        <w:t>5.</w:t>
      </w:r>
      <w:r w:rsidRPr="005543E6">
        <w:rPr>
          <w:rFonts w:ascii="Calibri" w:hAnsi="Calibri"/>
          <w:noProof/>
          <w:lang w:val="en-US"/>
        </w:rPr>
        <w:tab/>
        <w:t xml:space="preserve">Mehaffey, M.G., et al. (2001) X-linked thrombocytopenia caused by a novel mutation of GATA-1. Blood </w:t>
      </w:r>
      <w:r w:rsidRPr="005543E6">
        <w:rPr>
          <w:rFonts w:ascii="Calibri" w:hAnsi="Calibri"/>
          <w:b/>
          <w:noProof/>
          <w:lang w:val="en-US"/>
        </w:rPr>
        <w:t>98</w:t>
      </w:r>
      <w:r w:rsidRPr="005543E6">
        <w:rPr>
          <w:rFonts w:ascii="Calibri" w:hAnsi="Calibri"/>
          <w:noProof/>
          <w:lang w:val="en-US"/>
        </w:rPr>
        <w:t>(9), 2681-8</w:t>
      </w:r>
      <w:bookmarkEnd w:id="5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6" w:name="_ENREF_6"/>
      <w:r w:rsidRPr="005543E6">
        <w:rPr>
          <w:rFonts w:ascii="Calibri" w:hAnsi="Calibri"/>
          <w:noProof/>
          <w:lang w:val="en-US"/>
        </w:rPr>
        <w:t>6.</w:t>
      </w:r>
      <w:r w:rsidRPr="005543E6">
        <w:rPr>
          <w:rFonts w:ascii="Calibri" w:hAnsi="Calibri"/>
          <w:noProof/>
          <w:lang w:val="en-US"/>
        </w:rPr>
        <w:tab/>
        <w:t xml:space="preserve">Yu, C., et al. (2002) X-linked thrombocytopenia with thalassemia from a mutation in the amino finger of GATA-1 affecting DNA binding rather than FOG-1 interaction. Blood </w:t>
      </w:r>
      <w:r w:rsidRPr="005543E6">
        <w:rPr>
          <w:rFonts w:ascii="Calibri" w:hAnsi="Calibri"/>
          <w:b/>
          <w:noProof/>
          <w:lang w:val="en-US"/>
        </w:rPr>
        <w:t>100</w:t>
      </w:r>
      <w:r w:rsidRPr="005543E6">
        <w:rPr>
          <w:rFonts w:ascii="Calibri" w:hAnsi="Calibri"/>
          <w:noProof/>
          <w:lang w:val="en-US"/>
        </w:rPr>
        <w:t>(6), 2040-5</w:t>
      </w:r>
      <w:bookmarkEnd w:id="6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7" w:name="_ENREF_7"/>
      <w:r w:rsidRPr="005543E6">
        <w:rPr>
          <w:rFonts w:ascii="Calibri" w:hAnsi="Calibri"/>
          <w:noProof/>
          <w:lang w:val="en-US"/>
        </w:rPr>
        <w:t>7.</w:t>
      </w:r>
      <w:r w:rsidRPr="005543E6">
        <w:rPr>
          <w:rFonts w:ascii="Calibri" w:hAnsi="Calibri"/>
          <w:noProof/>
          <w:lang w:val="en-US"/>
        </w:rPr>
        <w:tab/>
        <w:t xml:space="preserve">Tubman, V.N., et al. (2007) X-linked gray platelet syndrome due to a GATA1 Arg216Gln mutation. Blood </w:t>
      </w:r>
      <w:r w:rsidRPr="005543E6">
        <w:rPr>
          <w:rFonts w:ascii="Calibri" w:hAnsi="Calibri"/>
          <w:b/>
          <w:noProof/>
          <w:lang w:val="en-US"/>
        </w:rPr>
        <w:t>109</w:t>
      </w:r>
      <w:r w:rsidRPr="005543E6">
        <w:rPr>
          <w:rFonts w:ascii="Calibri" w:hAnsi="Calibri"/>
          <w:noProof/>
          <w:lang w:val="en-US"/>
        </w:rPr>
        <w:t>(8), 3297-9</w:t>
      </w:r>
      <w:bookmarkEnd w:id="7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8" w:name="_ENREF_8"/>
      <w:r w:rsidRPr="005543E6">
        <w:rPr>
          <w:rFonts w:ascii="Calibri" w:hAnsi="Calibri"/>
          <w:noProof/>
          <w:lang w:val="en-US"/>
        </w:rPr>
        <w:t>8.</w:t>
      </w:r>
      <w:r w:rsidRPr="005543E6">
        <w:rPr>
          <w:rFonts w:ascii="Calibri" w:hAnsi="Calibri"/>
          <w:noProof/>
          <w:lang w:val="en-US"/>
        </w:rPr>
        <w:tab/>
        <w:t xml:space="preserve">Balduini, C.L., et al. (2004) Effects of the R216Q mutation of GATA-1 on erythropoiesis and megakaryocytopoiesis. Thromb Haemost </w:t>
      </w:r>
      <w:r w:rsidRPr="005543E6">
        <w:rPr>
          <w:rFonts w:ascii="Calibri" w:hAnsi="Calibri"/>
          <w:b/>
          <w:noProof/>
          <w:lang w:val="en-US"/>
        </w:rPr>
        <w:t>91</w:t>
      </w:r>
      <w:r w:rsidRPr="005543E6">
        <w:rPr>
          <w:rFonts w:ascii="Calibri" w:hAnsi="Calibri"/>
          <w:noProof/>
          <w:lang w:val="en-US"/>
        </w:rPr>
        <w:t>(1), 129-40</w:t>
      </w:r>
      <w:bookmarkEnd w:id="8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9" w:name="_ENREF_9"/>
      <w:r w:rsidRPr="005543E6">
        <w:rPr>
          <w:rFonts w:ascii="Calibri" w:hAnsi="Calibri"/>
          <w:noProof/>
          <w:lang w:val="en-US"/>
        </w:rPr>
        <w:t>9.</w:t>
      </w:r>
      <w:r w:rsidRPr="005543E6">
        <w:rPr>
          <w:rFonts w:ascii="Calibri" w:hAnsi="Calibri"/>
          <w:noProof/>
          <w:lang w:val="en-US"/>
        </w:rPr>
        <w:tab/>
        <w:t xml:space="preserve">Hughan, S.C., et al. (2005) Selective impairment of platelet activation to collagen in the absence of GATA1. Blood </w:t>
      </w:r>
      <w:r w:rsidRPr="005543E6">
        <w:rPr>
          <w:rFonts w:ascii="Calibri" w:hAnsi="Calibri"/>
          <w:b/>
          <w:noProof/>
          <w:lang w:val="en-US"/>
        </w:rPr>
        <w:t>105</w:t>
      </w:r>
      <w:r w:rsidRPr="005543E6">
        <w:rPr>
          <w:rFonts w:ascii="Calibri" w:hAnsi="Calibri"/>
          <w:noProof/>
          <w:lang w:val="en-US"/>
        </w:rPr>
        <w:t>(11), 4369-76</w:t>
      </w:r>
      <w:bookmarkEnd w:id="9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0" w:name="_ENREF_10"/>
      <w:r w:rsidRPr="005543E6">
        <w:rPr>
          <w:rFonts w:ascii="Calibri" w:hAnsi="Calibri"/>
          <w:noProof/>
          <w:lang w:val="en-US"/>
        </w:rPr>
        <w:t>10.</w:t>
      </w:r>
      <w:r w:rsidRPr="005543E6">
        <w:rPr>
          <w:rFonts w:ascii="Calibri" w:hAnsi="Calibri"/>
          <w:noProof/>
          <w:lang w:val="en-US"/>
        </w:rPr>
        <w:tab/>
        <w:t xml:space="preserve">Phillips, J.D., et al. (2007) Congenital erythropoietic porphyria due to a mutation in GATA1: the first trans-acting mutation causative for a human porphyria. Blood </w:t>
      </w:r>
      <w:r w:rsidRPr="005543E6">
        <w:rPr>
          <w:rFonts w:ascii="Calibri" w:hAnsi="Calibri"/>
          <w:b/>
          <w:noProof/>
          <w:lang w:val="en-US"/>
        </w:rPr>
        <w:t>109</w:t>
      </w:r>
      <w:r w:rsidRPr="005543E6">
        <w:rPr>
          <w:rFonts w:ascii="Calibri" w:hAnsi="Calibri"/>
          <w:noProof/>
          <w:lang w:val="en-US"/>
        </w:rPr>
        <w:t>(6), 2618-21</w:t>
      </w:r>
      <w:bookmarkEnd w:id="10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1" w:name="_ENREF_11"/>
      <w:r w:rsidRPr="005543E6">
        <w:rPr>
          <w:rFonts w:ascii="Calibri" w:hAnsi="Calibri"/>
          <w:noProof/>
          <w:lang w:val="en-US"/>
        </w:rPr>
        <w:t>11.</w:t>
      </w:r>
      <w:r w:rsidRPr="005543E6">
        <w:rPr>
          <w:rFonts w:ascii="Calibri" w:hAnsi="Calibri"/>
          <w:noProof/>
          <w:lang w:val="en-US"/>
        </w:rPr>
        <w:tab/>
        <w:t xml:space="preserve">Freson, K., et al. (2001) Platelet characteristics in patients with X-linked macrothrombocytopenia because of a novel GATA1 mutation. Blood </w:t>
      </w:r>
      <w:r w:rsidRPr="005543E6">
        <w:rPr>
          <w:rFonts w:ascii="Calibri" w:hAnsi="Calibri"/>
          <w:b/>
          <w:noProof/>
          <w:lang w:val="en-US"/>
        </w:rPr>
        <w:t>98</w:t>
      </w:r>
      <w:r w:rsidRPr="005543E6">
        <w:rPr>
          <w:rFonts w:ascii="Calibri" w:hAnsi="Calibri"/>
          <w:noProof/>
          <w:lang w:val="en-US"/>
        </w:rPr>
        <w:t>(1), 85-92</w:t>
      </w:r>
      <w:bookmarkEnd w:id="11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2" w:name="_ENREF_12"/>
      <w:r w:rsidRPr="005543E6">
        <w:rPr>
          <w:rFonts w:ascii="Calibri" w:hAnsi="Calibri"/>
          <w:noProof/>
          <w:lang w:val="en-US"/>
        </w:rPr>
        <w:t>12.</w:t>
      </w:r>
      <w:r w:rsidRPr="005543E6">
        <w:rPr>
          <w:rFonts w:ascii="Calibri" w:hAnsi="Calibri"/>
          <w:noProof/>
          <w:lang w:val="en-US"/>
        </w:rPr>
        <w:tab/>
        <w:t xml:space="preserve">Freson, K., et al. (2002) Different substitutions at residue D218 of the X-linked transcription factor GATA1 lead to altered clinical severity of macrothrombocytopenia and anemia and are associated with variable skewed X inactivation. Human molecular genetics </w:t>
      </w:r>
      <w:r w:rsidRPr="005543E6">
        <w:rPr>
          <w:rFonts w:ascii="Calibri" w:hAnsi="Calibri"/>
          <w:b/>
          <w:noProof/>
          <w:lang w:val="en-US"/>
        </w:rPr>
        <w:t>11</w:t>
      </w:r>
      <w:r w:rsidRPr="005543E6">
        <w:rPr>
          <w:rFonts w:ascii="Calibri" w:hAnsi="Calibri"/>
          <w:noProof/>
          <w:lang w:val="en-US"/>
        </w:rPr>
        <w:t>(2), 147-52</w:t>
      </w:r>
      <w:bookmarkEnd w:id="12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3" w:name="_ENREF_13"/>
      <w:r w:rsidRPr="005543E6">
        <w:rPr>
          <w:rFonts w:ascii="Calibri" w:hAnsi="Calibri"/>
          <w:noProof/>
          <w:lang w:val="en-US"/>
        </w:rPr>
        <w:t>13.</w:t>
      </w:r>
      <w:r w:rsidRPr="005543E6">
        <w:rPr>
          <w:rFonts w:ascii="Calibri" w:hAnsi="Calibri"/>
          <w:noProof/>
          <w:lang w:val="en-US"/>
        </w:rPr>
        <w:tab/>
        <w:t xml:space="preserve">Greif, P.A., et al. (2012) GATA2 zinc finger 1 mutations associated with biallelic CEBPA mutations define a unique genetic entity of acute myeloid leukemia. Blood </w:t>
      </w:r>
      <w:r w:rsidRPr="005543E6">
        <w:rPr>
          <w:rFonts w:ascii="Calibri" w:hAnsi="Calibri"/>
          <w:b/>
          <w:noProof/>
          <w:lang w:val="en-US"/>
        </w:rPr>
        <w:t>120</w:t>
      </w:r>
      <w:r w:rsidRPr="005543E6">
        <w:rPr>
          <w:rFonts w:ascii="Calibri" w:hAnsi="Calibri"/>
          <w:noProof/>
          <w:lang w:val="en-US"/>
        </w:rPr>
        <w:t>(2), 395-403</w:t>
      </w:r>
      <w:bookmarkEnd w:id="13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4" w:name="_ENREF_14"/>
      <w:r w:rsidRPr="005543E6">
        <w:rPr>
          <w:rFonts w:ascii="Calibri" w:hAnsi="Calibri"/>
          <w:noProof/>
          <w:lang w:val="en-US"/>
        </w:rPr>
        <w:t>14.</w:t>
      </w:r>
      <w:r w:rsidRPr="005543E6">
        <w:rPr>
          <w:rFonts w:ascii="Calibri" w:hAnsi="Calibri"/>
          <w:noProof/>
          <w:lang w:val="en-US"/>
        </w:rPr>
        <w:tab/>
        <w:t xml:space="preserve">Fasan, A., et al. (2013) GATA2 mutations are frequent in intermediate-risk karyotype AML with biallelic CEBPA mutations and are associated with favorable prognosis. Leukemia </w:t>
      </w:r>
      <w:r w:rsidRPr="005543E6">
        <w:rPr>
          <w:rFonts w:ascii="Calibri" w:hAnsi="Calibri"/>
          <w:b/>
          <w:noProof/>
          <w:lang w:val="en-US"/>
        </w:rPr>
        <w:t>27</w:t>
      </w:r>
      <w:r w:rsidRPr="005543E6">
        <w:rPr>
          <w:rFonts w:ascii="Calibri" w:hAnsi="Calibri"/>
          <w:noProof/>
          <w:lang w:val="en-US"/>
        </w:rPr>
        <w:t>(2), 482-5</w:t>
      </w:r>
      <w:bookmarkEnd w:id="14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5" w:name="_ENREF_15"/>
      <w:r w:rsidRPr="005543E6">
        <w:rPr>
          <w:rFonts w:ascii="Calibri" w:hAnsi="Calibri"/>
          <w:noProof/>
          <w:lang w:val="en-US"/>
        </w:rPr>
        <w:t>15.</w:t>
      </w:r>
      <w:r w:rsidRPr="005543E6">
        <w:rPr>
          <w:rFonts w:ascii="Calibri" w:hAnsi="Calibri"/>
          <w:noProof/>
          <w:lang w:val="en-US"/>
        </w:rPr>
        <w:tab/>
        <w:t xml:space="preserve">Green, C.L., et al. (2013) GATA2 mutations in sporadic and familial acute myeloid leukaemia patients with CEBPA mutations. British journal of haematology </w:t>
      </w:r>
      <w:r w:rsidRPr="005543E6">
        <w:rPr>
          <w:rFonts w:ascii="Calibri" w:hAnsi="Calibri"/>
          <w:b/>
          <w:noProof/>
          <w:lang w:val="en-US"/>
        </w:rPr>
        <w:t>161</w:t>
      </w:r>
      <w:r w:rsidRPr="005543E6">
        <w:rPr>
          <w:rFonts w:ascii="Calibri" w:hAnsi="Calibri"/>
          <w:noProof/>
          <w:lang w:val="en-US"/>
        </w:rPr>
        <w:t>(5), 701-5</w:t>
      </w:r>
      <w:bookmarkEnd w:id="15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6" w:name="_ENREF_16"/>
      <w:r w:rsidRPr="005543E6">
        <w:rPr>
          <w:rFonts w:ascii="Calibri" w:hAnsi="Calibri"/>
          <w:noProof/>
          <w:lang w:val="en-US"/>
        </w:rPr>
        <w:t>16.</w:t>
      </w:r>
      <w:r w:rsidRPr="005543E6">
        <w:rPr>
          <w:rFonts w:ascii="Calibri" w:hAnsi="Calibri"/>
          <w:noProof/>
          <w:lang w:val="en-US"/>
        </w:rPr>
        <w:tab/>
        <w:t xml:space="preserve">Niimi, K., et al. (2013) GATA2 zinc finger 2 mutation found in acute myeloid leukemia impairs myeloid differentiation. Leukemia research reports </w:t>
      </w:r>
      <w:r w:rsidRPr="005543E6">
        <w:rPr>
          <w:rFonts w:ascii="Calibri" w:hAnsi="Calibri"/>
          <w:b/>
          <w:noProof/>
          <w:lang w:val="en-US"/>
        </w:rPr>
        <w:t>2</w:t>
      </w:r>
      <w:r w:rsidRPr="005543E6">
        <w:rPr>
          <w:rFonts w:ascii="Calibri" w:hAnsi="Calibri"/>
          <w:noProof/>
          <w:lang w:val="en-US"/>
        </w:rPr>
        <w:t>(1), 21-5</w:t>
      </w:r>
      <w:bookmarkEnd w:id="16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7" w:name="_ENREF_17"/>
      <w:r w:rsidRPr="005543E6">
        <w:rPr>
          <w:rFonts w:ascii="Calibri" w:hAnsi="Calibri"/>
          <w:noProof/>
          <w:lang w:val="en-US"/>
        </w:rPr>
        <w:t>17.</w:t>
      </w:r>
      <w:r w:rsidRPr="005543E6">
        <w:rPr>
          <w:rFonts w:ascii="Calibri" w:hAnsi="Calibri"/>
          <w:noProof/>
          <w:lang w:val="en-US"/>
        </w:rPr>
        <w:tab/>
        <w:t xml:space="preserve">West, R.R., et al. (2014) Acquired ASXL1 mutations are common in patients with inherited GATA2 mutations and correlate with myeloid transformation. Haematologica </w:t>
      </w:r>
      <w:r w:rsidRPr="005543E6">
        <w:rPr>
          <w:rFonts w:ascii="Calibri" w:hAnsi="Calibri"/>
          <w:b/>
          <w:noProof/>
          <w:lang w:val="en-US"/>
        </w:rPr>
        <w:t>99</w:t>
      </w:r>
      <w:r w:rsidRPr="005543E6">
        <w:rPr>
          <w:rFonts w:ascii="Calibri" w:hAnsi="Calibri"/>
          <w:noProof/>
          <w:lang w:val="en-US"/>
        </w:rPr>
        <w:t>(2), 276-81</w:t>
      </w:r>
      <w:bookmarkEnd w:id="17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8" w:name="_ENREF_18"/>
      <w:r w:rsidRPr="005543E6">
        <w:rPr>
          <w:rFonts w:ascii="Calibri" w:hAnsi="Calibri"/>
          <w:noProof/>
          <w:lang w:val="en-US"/>
        </w:rPr>
        <w:t>18.</w:t>
      </w:r>
      <w:r w:rsidRPr="005543E6">
        <w:rPr>
          <w:rFonts w:ascii="Calibri" w:hAnsi="Calibri"/>
          <w:noProof/>
          <w:lang w:val="en-US"/>
        </w:rPr>
        <w:tab/>
        <w:t xml:space="preserve">Luesink, M., et al. (2012) High GATA2 expression is a poor prognostic marker in pediatric acute myeloid leukemia. Blood </w:t>
      </w:r>
      <w:r w:rsidRPr="005543E6">
        <w:rPr>
          <w:rFonts w:ascii="Calibri" w:hAnsi="Calibri"/>
          <w:b/>
          <w:noProof/>
          <w:lang w:val="en-US"/>
        </w:rPr>
        <w:t>120</w:t>
      </w:r>
      <w:r w:rsidRPr="005543E6">
        <w:rPr>
          <w:rFonts w:ascii="Calibri" w:hAnsi="Calibri"/>
          <w:noProof/>
          <w:lang w:val="en-US"/>
        </w:rPr>
        <w:t>(10), 2064-75</w:t>
      </w:r>
      <w:bookmarkEnd w:id="18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9" w:name="_ENREF_19"/>
      <w:r w:rsidRPr="005543E6">
        <w:rPr>
          <w:rFonts w:ascii="Calibri" w:hAnsi="Calibri"/>
          <w:noProof/>
          <w:lang w:val="en-US"/>
        </w:rPr>
        <w:t>19.</w:t>
      </w:r>
      <w:r w:rsidRPr="005543E6">
        <w:rPr>
          <w:rFonts w:ascii="Calibri" w:hAnsi="Calibri"/>
          <w:noProof/>
          <w:lang w:val="en-US"/>
        </w:rPr>
        <w:tab/>
        <w:t xml:space="preserve">Pasquet, M., et al. (2013) High frequency of GATA2 mutations in patients with mild chronic neutropenia evolving to MonoMac syndrome, myelodysplasia, and acute myeloid leukemia. Blood </w:t>
      </w:r>
      <w:r w:rsidRPr="005543E6">
        <w:rPr>
          <w:rFonts w:ascii="Calibri" w:hAnsi="Calibri"/>
          <w:b/>
          <w:noProof/>
          <w:lang w:val="en-US"/>
        </w:rPr>
        <w:t>121</w:t>
      </w:r>
      <w:r w:rsidRPr="005543E6">
        <w:rPr>
          <w:rFonts w:ascii="Calibri" w:hAnsi="Calibri"/>
          <w:noProof/>
          <w:lang w:val="en-US"/>
        </w:rPr>
        <w:t>(5), 822-9</w:t>
      </w:r>
      <w:bookmarkEnd w:id="19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20" w:name="_ENREF_20"/>
      <w:r w:rsidRPr="005543E6">
        <w:rPr>
          <w:rFonts w:ascii="Calibri" w:hAnsi="Calibri"/>
          <w:noProof/>
          <w:lang w:val="en-US"/>
        </w:rPr>
        <w:t>20.</w:t>
      </w:r>
      <w:r w:rsidRPr="005543E6">
        <w:rPr>
          <w:rFonts w:ascii="Calibri" w:hAnsi="Calibri"/>
          <w:noProof/>
          <w:lang w:val="en-US"/>
        </w:rPr>
        <w:tab/>
        <w:t xml:space="preserve">Kazenwadel, J., et al. (2012) Loss-of-function germline GATA2 mutations in patients with MDS/AML or MonoMAC syndrome and primary lymphedema reveal a key role for GATA2 in the lymphatic vasculature. Blood </w:t>
      </w:r>
      <w:r w:rsidRPr="005543E6">
        <w:rPr>
          <w:rFonts w:ascii="Calibri" w:hAnsi="Calibri"/>
          <w:b/>
          <w:noProof/>
          <w:lang w:val="en-US"/>
        </w:rPr>
        <w:t>119</w:t>
      </w:r>
      <w:r w:rsidRPr="005543E6">
        <w:rPr>
          <w:rFonts w:ascii="Calibri" w:hAnsi="Calibri"/>
          <w:noProof/>
          <w:lang w:val="en-US"/>
        </w:rPr>
        <w:t>(5), 1283-91</w:t>
      </w:r>
      <w:bookmarkEnd w:id="20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21" w:name="_ENREF_21"/>
      <w:r w:rsidRPr="005543E6">
        <w:rPr>
          <w:rFonts w:ascii="Calibri" w:hAnsi="Calibri"/>
          <w:noProof/>
          <w:lang w:val="en-US"/>
        </w:rPr>
        <w:t>21.</w:t>
      </w:r>
      <w:r w:rsidRPr="005543E6">
        <w:rPr>
          <w:rFonts w:ascii="Calibri" w:hAnsi="Calibri"/>
          <w:noProof/>
          <w:lang w:val="en-US"/>
        </w:rPr>
        <w:tab/>
        <w:t xml:space="preserve">Ostergaard, P., et al. (2011) Mutations in GATA2 cause primary lymphedema associated with a predisposition to acute myeloid leukemia (Emberger syndrome). Nature genetics </w:t>
      </w:r>
      <w:r w:rsidRPr="005543E6">
        <w:rPr>
          <w:rFonts w:ascii="Calibri" w:hAnsi="Calibri"/>
          <w:b/>
          <w:noProof/>
          <w:lang w:val="en-US"/>
        </w:rPr>
        <w:t>43</w:t>
      </w:r>
      <w:r w:rsidRPr="005543E6">
        <w:rPr>
          <w:rFonts w:ascii="Calibri" w:hAnsi="Calibri"/>
          <w:noProof/>
          <w:lang w:val="en-US"/>
        </w:rPr>
        <w:t>(10), 929-31</w:t>
      </w:r>
      <w:bookmarkEnd w:id="21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22" w:name="_ENREF_22"/>
      <w:r w:rsidRPr="005543E6">
        <w:rPr>
          <w:rFonts w:ascii="Calibri" w:hAnsi="Calibri"/>
          <w:noProof/>
          <w:lang w:val="en-US"/>
        </w:rPr>
        <w:t>22.</w:t>
      </w:r>
      <w:r w:rsidRPr="005543E6">
        <w:rPr>
          <w:rFonts w:ascii="Calibri" w:hAnsi="Calibri"/>
          <w:noProof/>
          <w:lang w:val="en-US"/>
        </w:rPr>
        <w:tab/>
        <w:t xml:space="preserve">Hsu, A.P., et al. (2013) GATA2 haploinsufficiency caused by mutations in a conserved intronic element leads to MonoMAC syndrome. Blood </w:t>
      </w:r>
      <w:r w:rsidRPr="005543E6">
        <w:rPr>
          <w:rFonts w:ascii="Calibri" w:hAnsi="Calibri"/>
          <w:b/>
          <w:noProof/>
          <w:lang w:val="en-US"/>
        </w:rPr>
        <w:t>121</w:t>
      </w:r>
      <w:r w:rsidRPr="005543E6">
        <w:rPr>
          <w:rFonts w:ascii="Calibri" w:hAnsi="Calibri"/>
          <w:noProof/>
          <w:lang w:val="en-US"/>
        </w:rPr>
        <w:t>(19), 3830-7, S1-7</w:t>
      </w:r>
      <w:bookmarkEnd w:id="22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23" w:name="_ENREF_23"/>
      <w:r w:rsidRPr="005543E6">
        <w:rPr>
          <w:rFonts w:ascii="Calibri" w:hAnsi="Calibri"/>
          <w:noProof/>
          <w:lang w:val="en-US"/>
        </w:rPr>
        <w:t>23.</w:t>
      </w:r>
      <w:r w:rsidRPr="005543E6">
        <w:rPr>
          <w:rFonts w:ascii="Calibri" w:hAnsi="Calibri"/>
          <w:noProof/>
          <w:lang w:val="en-US"/>
        </w:rPr>
        <w:tab/>
        <w:t xml:space="preserve">Dickinson, R.E., et al. (2014) The evolution of cellular deficiency in GATA2 mutation. Blood </w:t>
      </w:r>
      <w:r w:rsidRPr="005543E6">
        <w:rPr>
          <w:rFonts w:ascii="Calibri" w:hAnsi="Calibri"/>
          <w:b/>
          <w:noProof/>
          <w:lang w:val="en-US"/>
        </w:rPr>
        <w:t>123</w:t>
      </w:r>
      <w:r w:rsidRPr="005543E6">
        <w:rPr>
          <w:rFonts w:ascii="Calibri" w:hAnsi="Calibri"/>
          <w:noProof/>
          <w:lang w:val="en-US"/>
        </w:rPr>
        <w:t>(6), 863-74</w:t>
      </w:r>
      <w:bookmarkEnd w:id="23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24" w:name="_ENREF_24"/>
      <w:r w:rsidRPr="005543E6">
        <w:rPr>
          <w:rFonts w:ascii="Calibri" w:hAnsi="Calibri"/>
          <w:noProof/>
          <w:lang w:val="en-US"/>
        </w:rPr>
        <w:lastRenderedPageBreak/>
        <w:t>24.</w:t>
      </w:r>
      <w:r w:rsidRPr="005543E6">
        <w:rPr>
          <w:rFonts w:ascii="Calibri" w:hAnsi="Calibri"/>
          <w:noProof/>
          <w:lang w:val="en-US"/>
        </w:rPr>
        <w:tab/>
        <w:t xml:space="preserve">Mace, E.M., et al. (2013) Mutations in GATA2 cause human NK cell deficiency with specific loss of the CD56(bright) subset. Blood </w:t>
      </w:r>
      <w:r w:rsidRPr="005543E6">
        <w:rPr>
          <w:rFonts w:ascii="Calibri" w:hAnsi="Calibri"/>
          <w:b/>
          <w:noProof/>
          <w:lang w:val="en-US"/>
        </w:rPr>
        <w:t>121</w:t>
      </w:r>
      <w:r w:rsidRPr="005543E6">
        <w:rPr>
          <w:rFonts w:ascii="Calibri" w:hAnsi="Calibri"/>
          <w:noProof/>
          <w:lang w:val="en-US"/>
        </w:rPr>
        <w:t>(14), 2669-77</w:t>
      </w:r>
      <w:bookmarkEnd w:id="24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25" w:name="_ENREF_25"/>
      <w:r w:rsidRPr="005543E6">
        <w:rPr>
          <w:rFonts w:ascii="Calibri" w:hAnsi="Calibri"/>
          <w:noProof/>
          <w:lang w:val="en-US"/>
        </w:rPr>
        <w:t>25.</w:t>
      </w:r>
      <w:r w:rsidRPr="005543E6">
        <w:rPr>
          <w:rFonts w:ascii="Calibri" w:hAnsi="Calibri"/>
          <w:noProof/>
          <w:lang w:val="en-US"/>
        </w:rPr>
        <w:tab/>
        <w:t xml:space="preserve">Shiba, N., et al. (2014) Mutations of the GATA2 and CEBPA genes in paediatric acute myeloid leukaemia. British journal of haematology </w:t>
      </w:r>
      <w:r w:rsidRPr="005543E6">
        <w:rPr>
          <w:rFonts w:ascii="Calibri" w:hAnsi="Calibri"/>
          <w:b/>
          <w:noProof/>
          <w:lang w:val="en-US"/>
        </w:rPr>
        <w:t>164</w:t>
      </w:r>
      <w:r w:rsidRPr="005543E6">
        <w:rPr>
          <w:rFonts w:ascii="Calibri" w:hAnsi="Calibri"/>
          <w:noProof/>
          <w:lang w:val="en-US"/>
        </w:rPr>
        <w:t>(1), 142-5</w:t>
      </w:r>
      <w:bookmarkEnd w:id="25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26" w:name="_ENREF_26"/>
      <w:r w:rsidRPr="005543E6">
        <w:rPr>
          <w:rFonts w:ascii="Calibri" w:hAnsi="Calibri"/>
          <w:noProof/>
          <w:lang w:val="en-US"/>
        </w:rPr>
        <w:t>26.</w:t>
      </w:r>
      <w:r w:rsidRPr="005543E6">
        <w:rPr>
          <w:rFonts w:ascii="Calibri" w:hAnsi="Calibri"/>
          <w:noProof/>
          <w:lang w:val="en-US"/>
        </w:rPr>
        <w:tab/>
        <w:t xml:space="preserve">Holme, H., et al. (2012) Marked genetic heterogeneity in familial myelodysplasia/acute myeloid leukaemia. British journal of haematology </w:t>
      </w:r>
      <w:r w:rsidRPr="005543E6">
        <w:rPr>
          <w:rFonts w:ascii="Calibri" w:hAnsi="Calibri"/>
          <w:b/>
          <w:noProof/>
          <w:lang w:val="en-US"/>
        </w:rPr>
        <w:t>158</w:t>
      </w:r>
      <w:r w:rsidRPr="005543E6">
        <w:rPr>
          <w:rFonts w:ascii="Calibri" w:hAnsi="Calibri"/>
          <w:noProof/>
          <w:lang w:val="en-US"/>
        </w:rPr>
        <w:t>(2), 242-8</w:t>
      </w:r>
      <w:bookmarkEnd w:id="26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27" w:name="_ENREF_27"/>
      <w:r w:rsidRPr="005543E6">
        <w:rPr>
          <w:rFonts w:ascii="Calibri" w:hAnsi="Calibri"/>
          <w:noProof/>
          <w:lang w:val="en-US"/>
        </w:rPr>
        <w:t>27.</w:t>
      </w:r>
      <w:r w:rsidRPr="005543E6">
        <w:rPr>
          <w:rFonts w:ascii="Calibri" w:hAnsi="Calibri"/>
          <w:noProof/>
          <w:lang w:val="en-US"/>
        </w:rPr>
        <w:tab/>
        <w:t xml:space="preserve">Hahn, C.N., et al. (2011) Heritable GATA2 mutations associated with familial myelodysplastic syndrome and acute myeloid leukemia. Nature genetics </w:t>
      </w:r>
      <w:r w:rsidRPr="005543E6">
        <w:rPr>
          <w:rFonts w:ascii="Calibri" w:hAnsi="Calibri"/>
          <w:b/>
          <w:noProof/>
          <w:lang w:val="en-US"/>
        </w:rPr>
        <w:t>43</w:t>
      </w:r>
      <w:r w:rsidRPr="005543E6">
        <w:rPr>
          <w:rFonts w:ascii="Calibri" w:hAnsi="Calibri"/>
          <w:noProof/>
          <w:lang w:val="en-US"/>
        </w:rPr>
        <w:t>(10), 1012-7</w:t>
      </w:r>
      <w:bookmarkEnd w:id="27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28" w:name="_ENREF_28"/>
      <w:r w:rsidRPr="005543E6">
        <w:rPr>
          <w:rFonts w:ascii="Calibri" w:hAnsi="Calibri"/>
          <w:noProof/>
          <w:lang w:val="en-US"/>
        </w:rPr>
        <w:t>28.</w:t>
      </w:r>
      <w:r w:rsidRPr="005543E6">
        <w:rPr>
          <w:rFonts w:ascii="Calibri" w:hAnsi="Calibri"/>
          <w:noProof/>
          <w:lang w:val="en-US"/>
        </w:rPr>
        <w:tab/>
        <w:t xml:space="preserve">Bodor, C., et al. (2012) Germ-line GATA2 p.THR354MET mutation in familial myelodysplastic syndrome with acquired monosomy 7 and ASXL1 mutation demonstrating rapid onset and poor survival. Haematologica </w:t>
      </w:r>
      <w:r w:rsidRPr="005543E6">
        <w:rPr>
          <w:rFonts w:ascii="Calibri" w:hAnsi="Calibri"/>
          <w:b/>
          <w:noProof/>
          <w:lang w:val="en-US"/>
        </w:rPr>
        <w:t>97</w:t>
      </w:r>
      <w:r w:rsidRPr="005543E6">
        <w:rPr>
          <w:rFonts w:ascii="Calibri" w:hAnsi="Calibri"/>
          <w:noProof/>
          <w:lang w:val="en-US"/>
        </w:rPr>
        <w:t>(6), 890-4</w:t>
      </w:r>
      <w:bookmarkEnd w:id="28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29" w:name="_ENREF_29"/>
      <w:r w:rsidRPr="005543E6">
        <w:rPr>
          <w:rFonts w:ascii="Calibri" w:hAnsi="Calibri"/>
          <w:noProof/>
          <w:lang w:val="en-US"/>
        </w:rPr>
        <w:t>29.</w:t>
      </w:r>
      <w:r w:rsidRPr="005543E6">
        <w:rPr>
          <w:rFonts w:ascii="Calibri" w:hAnsi="Calibri"/>
          <w:noProof/>
          <w:lang w:val="en-US"/>
        </w:rPr>
        <w:tab/>
        <w:t xml:space="preserve">Hsu, A.P., et al. (2011) Mutations in GATA2 are associated with the autosomal dominant and sporadic monocytopenia and mycobacterial infection (MonoMAC) syndrome. Blood </w:t>
      </w:r>
      <w:r w:rsidRPr="005543E6">
        <w:rPr>
          <w:rFonts w:ascii="Calibri" w:hAnsi="Calibri"/>
          <w:b/>
          <w:noProof/>
          <w:lang w:val="en-US"/>
        </w:rPr>
        <w:t>118</w:t>
      </w:r>
      <w:r w:rsidRPr="005543E6">
        <w:rPr>
          <w:rFonts w:ascii="Calibri" w:hAnsi="Calibri"/>
          <w:noProof/>
          <w:lang w:val="en-US"/>
        </w:rPr>
        <w:t>(10), 2653-5</w:t>
      </w:r>
      <w:bookmarkEnd w:id="29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30" w:name="_ENREF_30"/>
      <w:r w:rsidRPr="005543E6">
        <w:rPr>
          <w:rFonts w:ascii="Calibri" w:hAnsi="Calibri"/>
          <w:noProof/>
          <w:lang w:val="en-US"/>
        </w:rPr>
        <w:t>30.</w:t>
      </w:r>
      <w:r w:rsidRPr="005543E6">
        <w:rPr>
          <w:rFonts w:ascii="Calibri" w:hAnsi="Calibri"/>
          <w:noProof/>
          <w:lang w:val="en-US"/>
        </w:rPr>
        <w:tab/>
        <w:t xml:space="preserve">Bigley, V., et al. (2011) The human syndrome of dendritic cell, monocyte, B and NK lymphoid deficiency. The Journal of experimental medicine </w:t>
      </w:r>
      <w:r w:rsidRPr="005543E6">
        <w:rPr>
          <w:rFonts w:ascii="Calibri" w:hAnsi="Calibri"/>
          <w:b/>
          <w:noProof/>
          <w:lang w:val="en-US"/>
        </w:rPr>
        <w:t>208</w:t>
      </w:r>
      <w:r w:rsidRPr="005543E6">
        <w:rPr>
          <w:rFonts w:ascii="Calibri" w:hAnsi="Calibri"/>
          <w:noProof/>
          <w:lang w:val="en-US"/>
        </w:rPr>
        <w:t>(2), 227-34</w:t>
      </w:r>
      <w:bookmarkEnd w:id="30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31" w:name="_ENREF_31"/>
      <w:r w:rsidRPr="005543E6">
        <w:rPr>
          <w:rFonts w:ascii="Calibri" w:hAnsi="Calibri"/>
          <w:noProof/>
          <w:lang w:val="en-US"/>
        </w:rPr>
        <w:t>31.</w:t>
      </w:r>
      <w:r w:rsidRPr="005543E6">
        <w:rPr>
          <w:rFonts w:ascii="Calibri" w:hAnsi="Calibri"/>
          <w:noProof/>
          <w:lang w:val="en-US"/>
        </w:rPr>
        <w:tab/>
        <w:t xml:space="preserve">Cuellar-Rodriguez, J., et al. (2011) Successful allogeneic hematopoietic stem cell transplantation for GATA2 deficiency. Blood </w:t>
      </w:r>
      <w:r w:rsidRPr="005543E6">
        <w:rPr>
          <w:rFonts w:ascii="Calibri" w:hAnsi="Calibri"/>
          <w:b/>
          <w:noProof/>
          <w:lang w:val="en-US"/>
        </w:rPr>
        <w:t>118</w:t>
      </w:r>
      <w:r w:rsidRPr="005543E6">
        <w:rPr>
          <w:rFonts w:ascii="Calibri" w:hAnsi="Calibri"/>
          <w:noProof/>
          <w:lang w:val="en-US"/>
        </w:rPr>
        <w:t>(13), 3715-20</w:t>
      </w:r>
      <w:bookmarkEnd w:id="31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32" w:name="_ENREF_32"/>
      <w:r w:rsidRPr="005543E6">
        <w:rPr>
          <w:rFonts w:ascii="Calibri" w:hAnsi="Calibri"/>
          <w:noProof/>
          <w:lang w:val="en-US"/>
        </w:rPr>
        <w:t>32.</w:t>
      </w:r>
      <w:r w:rsidRPr="005543E6">
        <w:rPr>
          <w:rFonts w:ascii="Calibri" w:hAnsi="Calibri"/>
          <w:noProof/>
          <w:lang w:val="en-US"/>
        </w:rPr>
        <w:tab/>
        <w:t xml:space="preserve">Gao, J., et al. (2014) Heritable GATA2 mutations associated with familial AML-MDS: a case report and review of literature. Journal of hematology &amp; oncology </w:t>
      </w:r>
      <w:r w:rsidRPr="005543E6">
        <w:rPr>
          <w:rFonts w:ascii="Calibri" w:hAnsi="Calibri"/>
          <w:b/>
          <w:noProof/>
          <w:lang w:val="en-US"/>
        </w:rPr>
        <w:t>7</w:t>
      </w:r>
      <w:r w:rsidRPr="005543E6">
        <w:rPr>
          <w:rFonts w:ascii="Calibri" w:hAnsi="Calibri"/>
          <w:noProof/>
          <w:lang w:val="en-US"/>
        </w:rPr>
        <w:t>(1), 36</w:t>
      </w:r>
      <w:bookmarkEnd w:id="32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33" w:name="_ENREF_33"/>
      <w:r w:rsidRPr="005543E6">
        <w:rPr>
          <w:rFonts w:ascii="Calibri" w:hAnsi="Calibri"/>
          <w:noProof/>
          <w:lang w:val="en-US"/>
        </w:rPr>
        <w:t>33.</w:t>
      </w:r>
      <w:r w:rsidRPr="005543E6">
        <w:rPr>
          <w:rFonts w:ascii="Calibri" w:hAnsi="Calibri"/>
          <w:noProof/>
          <w:lang w:val="en-US"/>
        </w:rPr>
        <w:tab/>
        <w:t xml:space="preserve">Zhang, S.J., et al. (2008) Gain-of-function mutation of GATA-2 in acute myeloid transformation of chronic myeloid leukemia. Proceedings of the National Academy of Sciences of the United States of America </w:t>
      </w:r>
      <w:r w:rsidRPr="005543E6">
        <w:rPr>
          <w:rFonts w:ascii="Calibri" w:hAnsi="Calibri"/>
          <w:b/>
          <w:noProof/>
          <w:lang w:val="en-US"/>
        </w:rPr>
        <w:t>105</w:t>
      </w:r>
      <w:r w:rsidRPr="005543E6">
        <w:rPr>
          <w:rFonts w:ascii="Calibri" w:hAnsi="Calibri"/>
          <w:noProof/>
          <w:lang w:val="en-US"/>
        </w:rPr>
        <w:t>(6), 2076-81</w:t>
      </w:r>
      <w:bookmarkEnd w:id="33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34" w:name="_ENREF_34"/>
      <w:r w:rsidRPr="005543E6">
        <w:rPr>
          <w:rFonts w:ascii="Calibri" w:hAnsi="Calibri"/>
          <w:noProof/>
          <w:lang w:val="en-US"/>
        </w:rPr>
        <w:t>34.</w:t>
      </w:r>
      <w:r w:rsidRPr="005543E6">
        <w:rPr>
          <w:rFonts w:ascii="Calibri" w:hAnsi="Calibri"/>
          <w:noProof/>
          <w:lang w:val="en-US"/>
        </w:rPr>
        <w:tab/>
        <w:t xml:space="preserve">Zhang, S.J., Shi, J.Y. and Li, J.Y. (2009) GATA-2 L359 V mutation is exclusively associated with CML progression but not other hematological malignancies and GATA-2 P250A is a novel single nucleotide polymorphism. Leukemia research </w:t>
      </w:r>
      <w:r w:rsidRPr="005543E6">
        <w:rPr>
          <w:rFonts w:ascii="Calibri" w:hAnsi="Calibri"/>
          <w:b/>
          <w:noProof/>
          <w:lang w:val="en-US"/>
        </w:rPr>
        <w:t>33</w:t>
      </w:r>
      <w:r w:rsidRPr="005543E6">
        <w:rPr>
          <w:rFonts w:ascii="Calibri" w:hAnsi="Calibri"/>
          <w:noProof/>
          <w:lang w:val="en-US"/>
        </w:rPr>
        <w:t>(8), 1141-3</w:t>
      </w:r>
      <w:bookmarkEnd w:id="34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35" w:name="_ENREF_35"/>
      <w:r w:rsidRPr="005543E6">
        <w:rPr>
          <w:rFonts w:ascii="Calibri" w:hAnsi="Calibri"/>
          <w:noProof/>
          <w:lang w:val="en-US"/>
        </w:rPr>
        <w:t>35.</w:t>
      </w:r>
      <w:r w:rsidRPr="005543E6">
        <w:rPr>
          <w:rFonts w:ascii="Calibri" w:hAnsi="Calibri"/>
          <w:noProof/>
          <w:lang w:val="en-US"/>
        </w:rPr>
        <w:tab/>
        <w:t xml:space="preserve">West, E.S., et al. (2014) Generalized verrucosis in a patient with GATA2 deficiency. The British journal of dermatology </w:t>
      </w:r>
      <w:r w:rsidRPr="005543E6">
        <w:rPr>
          <w:rFonts w:ascii="Calibri" w:hAnsi="Calibri"/>
          <w:b/>
          <w:noProof/>
          <w:lang w:val="en-US"/>
        </w:rPr>
        <w:t>170</w:t>
      </w:r>
      <w:r w:rsidRPr="005543E6">
        <w:rPr>
          <w:rFonts w:ascii="Calibri" w:hAnsi="Calibri"/>
          <w:noProof/>
          <w:lang w:val="en-US"/>
        </w:rPr>
        <w:t>(5), 1182-6</w:t>
      </w:r>
      <w:bookmarkEnd w:id="35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36" w:name="_ENREF_36"/>
      <w:r w:rsidRPr="005543E6">
        <w:rPr>
          <w:rFonts w:ascii="Calibri" w:hAnsi="Calibri"/>
          <w:noProof/>
          <w:lang w:val="en-US"/>
        </w:rPr>
        <w:t>36.</w:t>
      </w:r>
      <w:r w:rsidRPr="005543E6">
        <w:rPr>
          <w:rFonts w:ascii="Calibri" w:hAnsi="Calibri"/>
          <w:noProof/>
          <w:lang w:val="en-US"/>
        </w:rPr>
        <w:tab/>
        <w:t xml:space="preserve">Ishida, H., et al. (2012) GATA-2 anomaly and clinical phenotype of a sporadic case of lymphedema, dendritic cell, monocyte, B- and NK-cell (DCML) deficiency, and myelodysplasia. European journal of pediatrics </w:t>
      </w:r>
      <w:r w:rsidRPr="005543E6">
        <w:rPr>
          <w:rFonts w:ascii="Calibri" w:hAnsi="Calibri"/>
          <w:b/>
          <w:noProof/>
          <w:lang w:val="en-US"/>
        </w:rPr>
        <w:t>171</w:t>
      </w:r>
      <w:r w:rsidRPr="005543E6">
        <w:rPr>
          <w:rFonts w:ascii="Calibri" w:hAnsi="Calibri"/>
          <w:noProof/>
          <w:lang w:val="en-US"/>
        </w:rPr>
        <w:t>(8), 1273-6</w:t>
      </w:r>
      <w:bookmarkEnd w:id="36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37" w:name="_ENREF_37"/>
      <w:r w:rsidRPr="005543E6">
        <w:rPr>
          <w:rFonts w:ascii="Calibri" w:hAnsi="Calibri"/>
          <w:noProof/>
          <w:lang w:val="en-US"/>
        </w:rPr>
        <w:t>37.</w:t>
      </w:r>
      <w:r w:rsidRPr="005543E6">
        <w:rPr>
          <w:rFonts w:ascii="Calibri" w:hAnsi="Calibri"/>
          <w:noProof/>
          <w:lang w:val="en-US"/>
        </w:rPr>
        <w:tab/>
        <w:t xml:space="preserve">Dickinson, R.E., et al. (2011) Exome sequencing identifies GATA-2 mutation as the cause of dendritic cell, monocyte, B and NK lymphoid deficiency. Blood </w:t>
      </w:r>
      <w:r w:rsidRPr="005543E6">
        <w:rPr>
          <w:rFonts w:ascii="Calibri" w:hAnsi="Calibri"/>
          <w:b/>
          <w:noProof/>
          <w:lang w:val="en-US"/>
        </w:rPr>
        <w:t>118</w:t>
      </w:r>
      <w:r w:rsidRPr="005543E6">
        <w:rPr>
          <w:rFonts w:ascii="Calibri" w:hAnsi="Calibri"/>
          <w:noProof/>
          <w:lang w:val="en-US"/>
        </w:rPr>
        <w:t>(10), 2656-8</w:t>
      </w:r>
      <w:bookmarkEnd w:id="37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38" w:name="_ENREF_38"/>
      <w:r w:rsidRPr="005543E6">
        <w:rPr>
          <w:rFonts w:ascii="Calibri" w:hAnsi="Calibri"/>
          <w:noProof/>
          <w:lang w:val="en-US"/>
        </w:rPr>
        <w:t>38.</w:t>
      </w:r>
      <w:r w:rsidRPr="005543E6">
        <w:rPr>
          <w:rFonts w:ascii="Calibri" w:hAnsi="Calibri"/>
          <w:noProof/>
          <w:lang w:val="en-US"/>
        </w:rPr>
        <w:tab/>
        <w:t xml:space="preserve">Nakamura, A., et al. (2011) Molecular analysis of the GATA3 gene in five Japanese patients with HDR syndrome. Endocrine journal </w:t>
      </w:r>
      <w:r w:rsidRPr="005543E6">
        <w:rPr>
          <w:rFonts w:ascii="Calibri" w:hAnsi="Calibri"/>
          <w:b/>
          <w:noProof/>
          <w:lang w:val="en-US"/>
        </w:rPr>
        <w:t>58</w:t>
      </w:r>
      <w:r w:rsidRPr="005543E6">
        <w:rPr>
          <w:rFonts w:ascii="Calibri" w:hAnsi="Calibri"/>
          <w:noProof/>
          <w:lang w:val="en-US"/>
        </w:rPr>
        <w:t>(2), 123-30</w:t>
      </w:r>
      <w:bookmarkEnd w:id="38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39" w:name="_ENREF_39"/>
      <w:r w:rsidRPr="005543E6">
        <w:rPr>
          <w:rFonts w:ascii="Calibri" w:hAnsi="Calibri"/>
          <w:noProof/>
          <w:lang w:val="en-US"/>
        </w:rPr>
        <w:t>39.</w:t>
      </w:r>
      <w:r w:rsidRPr="005543E6">
        <w:rPr>
          <w:rFonts w:ascii="Calibri" w:hAnsi="Calibri"/>
          <w:noProof/>
          <w:lang w:val="en-US"/>
        </w:rPr>
        <w:tab/>
        <w:t xml:space="preserve">Zhang, J., et al. (2012) The genetic basis of early T-cell precursor acute lymphoblastic leukaemia. Nature </w:t>
      </w:r>
      <w:r w:rsidRPr="005543E6">
        <w:rPr>
          <w:rFonts w:ascii="Calibri" w:hAnsi="Calibri"/>
          <w:b/>
          <w:noProof/>
          <w:lang w:val="en-US"/>
        </w:rPr>
        <w:t>481</w:t>
      </w:r>
      <w:r w:rsidRPr="005543E6">
        <w:rPr>
          <w:rFonts w:ascii="Calibri" w:hAnsi="Calibri"/>
          <w:noProof/>
          <w:lang w:val="en-US"/>
        </w:rPr>
        <w:t>(7380), 157-63</w:t>
      </w:r>
      <w:bookmarkEnd w:id="39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40" w:name="_ENREF_40"/>
      <w:r w:rsidRPr="005543E6">
        <w:rPr>
          <w:rFonts w:ascii="Calibri" w:hAnsi="Calibri"/>
          <w:noProof/>
          <w:lang w:val="en-US"/>
        </w:rPr>
        <w:t>40.</w:t>
      </w:r>
      <w:r w:rsidRPr="005543E6">
        <w:rPr>
          <w:rFonts w:ascii="Calibri" w:hAnsi="Calibri"/>
          <w:noProof/>
          <w:lang w:val="en-US"/>
        </w:rPr>
        <w:tab/>
        <w:t xml:space="preserve">Gomes, T.S., et al. (2012) HDR syndrome: a follow-up genotype-phenotype analysis of a de novo missense Thr272Ile mutation in exon 4 of GATA3. Klinische Padiatrie </w:t>
      </w:r>
      <w:r w:rsidRPr="005543E6">
        <w:rPr>
          <w:rFonts w:ascii="Calibri" w:hAnsi="Calibri"/>
          <w:b/>
          <w:noProof/>
          <w:lang w:val="en-US"/>
        </w:rPr>
        <w:t>224</w:t>
      </w:r>
      <w:r w:rsidRPr="005543E6">
        <w:rPr>
          <w:rFonts w:ascii="Calibri" w:hAnsi="Calibri"/>
          <w:noProof/>
          <w:lang w:val="en-US"/>
        </w:rPr>
        <w:t>(7), 452-4</w:t>
      </w:r>
      <w:bookmarkEnd w:id="40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41" w:name="_ENREF_41"/>
      <w:r w:rsidRPr="005543E6">
        <w:rPr>
          <w:rFonts w:ascii="Calibri" w:hAnsi="Calibri"/>
          <w:noProof/>
          <w:lang w:val="en-US"/>
        </w:rPr>
        <w:t>41.</w:t>
      </w:r>
      <w:r w:rsidRPr="005543E6">
        <w:rPr>
          <w:rFonts w:ascii="Calibri" w:hAnsi="Calibri"/>
          <w:noProof/>
          <w:lang w:val="en-US"/>
        </w:rPr>
        <w:tab/>
        <w:t xml:space="preserve">Gaynor, K.U., et al. (2009) A missense GATA3 mutation, Thr272Ile, causes the hypoparathyroidism, deafness, and renal dysplasia syndrome. The Journal of clinical endocrinology and metabolism </w:t>
      </w:r>
      <w:r w:rsidRPr="005543E6">
        <w:rPr>
          <w:rFonts w:ascii="Calibri" w:hAnsi="Calibri"/>
          <w:b/>
          <w:noProof/>
          <w:lang w:val="en-US"/>
        </w:rPr>
        <w:t>94</w:t>
      </w:r>
      <w:r w:rsidRPr="005543E6">
        <w:rPr>
          <w:rFonts w:ascii="Calibri" w:hAnsi="Calibri"/>
          <w:noProof/>
          <w:lang w:val="en-US"/>
        </w:rPr>
        <w:t>(10), 3897-904</w:t>
      </w:r>
      <w:bookmarkEnd w:id="41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42" w:name="_ENREF_42"/>
      <w:r w:rsidRPr="005543E6">
        <w:rPr>
          <w:rFonts w:ascii="Calibri" w:hAnsi="Calibri"/>
          <w:noProof/>
          <w:lang w:val="en-US"/>
        </w:rPr>
        <w:t>42.</w:t>
      </w:r>
      <w:r w:rsidRPr="005543E6">
        <w:rPr>
          <w:rFonts w:ascii="Calibri" w:hAnsi="Calibri"/>
          <w:noProof/>
          <w:lang w:val="en-US"/>
        </w:rPr>
        <w:tab/>
        <w:t xml:space="preserve">Muroya, K., et al. (2001) GATA3 abnormalities and the phenotypic spectrum of HDR syndrome. Journal of medical genetics </w:t>
      </w:r>
      <w:r w:rsidRPr="005543E6">
        <w:rPr>
          <w:rFonts w:ascii="Calibri" w:hAnsi="Calibri"/>
          <w:b/>
          <w:noProof/>
          <w:lang w:val="en-US"/>
        </w:rPr>
        <w:t>38</w:t>
      </w:r>
      <w:r w:rsidRPr="005543E6">
        <w:rPr>
          <w:rFonts w:ascii="Calibri" w:hAnsi="Calibri"/>
          <w:noProof/>
          <w:lang w:val="en-US"/>
        </w:rPr>
        <w:t>(6), 374-80</w:t>
      </w:r>
      <w:bookmarkEnd w:id="42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43" w:name="_ENREF_43"/>
      <w:r w:rsidRPr="005543E6">
        <w:rPr>
          <w:rFonts w:ascii="Calibri" w:hAnsi="Calibri"/>
          <w:noProof/>
          <w:lang w:val="en-US"/>
        </w:rPr>
        <w:t>43.</w:t>
      </w:r>
      <w:r w:rsidRPr="005543E6">
        <w:rPr>
          <w:rFonts w:ascii="Calibri" w:hAnsi="Calibri"/>
          <w:noProof/>
          <w:lang w:val="en-US"/>
        </w:rPr>
        <w:tab/>
        <w:t xml:space="preserve">Fukami, M., et al. (2011) GATA3 abnormalities in six patients with HDR syndrome. Endocrine journal </w:t>
      </w:r>
      <w:r w:rsidRPr="005543E6">
        <w:rPr>
          <w:rFonts w:ascii="Calibri" w:hAnsi="Calibri"/>
          <w:b/>
          <w:noProof/>
          <w:lang w:val="en-US"/>
        </w:rPr>
        <w:t>58</w:t>
      </w:r>
      <w:r w:rsidRPr="005543E6">
        <w:rPr>
          <w:rFonts w:ascii="Calibri" w:hAnsi="Calibri"/>
          <w:noProof/>
          <w:lang w:val="en-US"/>
        </w:rPr>
        <w:t>(2), 117-21</w:t>
      </w:r>
      <w:bookmarkEnd w:id="43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44" w:name="_ENREF_44"/>
      <w:r w:rsidRPr="005543E6">
        <w:rPr>
          <w:rFonts w:ascii="Calibri" w:hAnsi="Calibri"/>
          <w:noProof/>
          <w:lang w:val="en-US"/>
        </w:rPr>
        <w:t>44.</w:t>
      </w:r>
      <w:r w:rsidRPr="005543E6">
        <w:rPr>
          <w:rFonts w:ascii="Calibri" w:hAnsi="Calibri"/>
          <w:noProof/>
          <w:lang w:val="en-US"/>
        </w:rPr>
        <w:tab/>
        <w:t xml:space="preserve">Zahirieh, A., et al. (2005) Functional analysis of a novel GATA3 mutation in a family with the hypoparathyroidism, deafness, and renal dysplasia syndrome. The Journal of clinical endocrinology and metabolism </w:t>
      </w:r>
      <w:r w:rsidRPr="005543E6">
        <w:rPr>
          <w:rFonts w:ascii="Calibri" w:hAnsi="Calibri"/>
          <w:b/>
          <w:noProof/>
          <w:lang w:val="en-US"/>
        </w:rPr>
        <w:t>90</w:t>
      </w:r>
      <w:r w:rsidRPr="005543E6">
        <w:rPr>
          <w:rFonts w:ascii="Calibri" w:hAnsi="Calibri"/>
          <w:noProof/>
          <w:lang w:val="en-US"/>
        </w:rPr>
        <w:t>(4), 2445-50</w:t>
      </w:r>
      <w:bookmarkEnd w:id="44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45" w:name="_ENREF_45"/>
      <w:r w:rsidRPr="005543E6">
        <w:rPr>
          <w:rFonts w:ascii="Calibri" w:hAnsi="Calibri"/>
          <w:noProof/>
          <w:lang w:val="en-US"/>
        </w:rPr>
        <w:t>45.</w:t>
      </w:r>
      <w:r w:rsidRPr="005543E6">
        <w:rPr>
          <w:rFonts w:ascii="Calibri" w:hAnsi="Calibri"/>
          <w:noProof/>
          <w:lang w:val="en-US"/>
        </w:rPr>
        <w:tab/>
        <w:t xml:space="preserve">Van Esch, H., et al. (2000) GATA3 haplo-insufficiency causes human HDR syndrome. Nature </w:t>
      </w:r>
      <w:r w:rsidRPr="005543E6">
        <w:rPr>
          <w:rFonts w:ascii="Calibri" w:hAnsi="Calibri"/>
          <w:b/>
          <w:noProof/>
          <w:lang w:val="en-US"/>
        </w:rPr>
        <w:t>406</w:t>
      </w:r>
      <w:r w:rsidRPr="005543E6">
        <w:rPr>
          <w:rFonts w:ascii="Calibri" w:hAnsi="Calibri"/>
          <w:noProof/>
          <w:lang w:val="en-US"/>
        </w:rPr>
        <w:t>(6794), 419-22</w:t>
      </w:r>
      <w:bookmarkEnd w:id="45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46" w:name="_ENREF_46"/>
      <w:r w:rsidRPr="005543E6">
        <w:rPr>
          <w:rFonts w:ascii="Calibri" w:hAnsi="Calibri"/>
          <w:noProof/>
          <w:lang w:val="en-US"/>
        </w:rPr>
        <w:lastRenderedPageBreak/>
        <w:t>46.</w:t>
      </w:r>
      <w:r w:rsidRPr="005543E6">
        <w:rPr>
          <w:rFonts w:ascii="Calibri" w:hAnsi="Calibri"/>
          <w:noProof/>
          <w:lang w:val="en-US"/>
        </w:rPr>
        <w:tab/>
        <w:t xml:space="preserve">Ali, A., et al. (2007) Functional characterization of GATA3 mutations causing the hypoparathyroidism-deafness-renal (HDR) dysplasia syndrome: insight into mechanisms of DNA binding by the GATA3 transcription factor. Human molecular genetics </w:t>
      </w:r>
      <w:r w:rsidRPr="005543E6">
        <w:rPr>
          <w:rFonts w:ascii="Calibri" w:hAnsi="Calibri"/>
          <w:b/>
          <w:noProof/>
          <w:lang w:val="en-US"/>
        </w:rPr>
        <w:t>16</w:t>
      </w:r>
      <w:r w:rsidRPr="005543E6">
        <w:rPr>
          <w:rFonts w:ascii="Calibri" w:hAnsi="Calibri"/>
          <w:noProof/>
          <w:lang w:val="en-US"/>
        </w:rPr>
        <w:t>(3), 265-75</w:t>
      </w:r>
      <w:bookmarkEnd w:id="46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47" w:name="_ENREF_47"/>
      <w:r w:rsidRPr="005543E6">
        <w:rPr>
          <w:rFonts w:ascii="Calibri" w:hAnsi="Calibri"/>
          <w:noProof/>
          <w:lang w:val="en-US"/>
        </w:rPr>
        <w:t>47.</w:t>
      </w:r>
      <w:r w:rsidRPr="005543E6">
        <w:rPr>
          <w:rFonts w:ascii="Calibri" w:hAnsi="Calibri"/>
          <w:noProof/>
          <w:lang w:val="en-US"/>
        </w:rPr>
        <w:tab/>
        <w:t xml:space="preserve">(2012) Comprehensive molecular portraits of human breast tumours. Nature </w:t>
      </w:r>
      <w:r w:rsidRPr="005543E6">
        <w:rPr>
          <w:rFonts w:ascii="Calibri" w:hAnsi="Calibri"/>
          <w:b/>
          <w:noProof/>
          <w:lang w:val="en-US"/>
        </w:rPr>
        <w:t>490</w:t>
      </w:r>
      <w:r w:rsidRPr="005543E6">
        <w:rPr>
          <w:rFonts w:ascii="Calibri" w:hAnsi="Calibri"/>
          <w:noProof/>
          <w:lang w:val="en-US"/>
        </w:rPr>
        <w:t>(7418), 61-70</w:t>
      </w:r>
      <w:bookmarkEnd w:id="47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48" w:name="_ENREF_48"/>
      <w:r w:rsidRPr="005543E6">
        <w:rPr>
          <w:rFonts w:ascii="Calibri" w:hAnsi="Calibri"/>
          <w:noProof/>
          <w:lang w:val="en-US"/>
        </w:rPr>
        <w:t>48.</w:t>
      </w:r>
      <w:r w:rsidRPr="005543E6">
        <w:rPr>
          <w:rFonts w:ascii="Calibri" w:hAnsi="Calibri"/>
          <w:noProof/>
          <w:lang w:val="en-US"/>
        </w:rPr>
        <w:tab/>
        <w:t xml:space="preserve">Jiang, Y.Z., et al. (2014) GATA3 mutations define a unique subtype of luminal-like breast cancer with improved survival. Cancer </w:t>
      </w:r>
      <w:r w:rsidRPr="005543E6">
        <w:rPr>
          <w:rFonts w:ascii="Calibri" w:hAnsi="Calibri"/>
          <w:b/>
          <w:noProof/>
          <w:lang w:val="en-US"/>
        </w:rPr>
        <w:t>120</w:t>
      </w:r>
      <w:r w:rsidRPr="005543E6">
        <w:rPr>
          <w:rFonts w:ascii="Calibri" w:hAnsi="Calibri"/>
          <w:noProof/>
          <w:lang w:val="en-US"/>
        </w:rPr>
        <w:t>(9), 1329-37</w:t>
      </w:r>
      <w:bookmarkEnd w:id="48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49" w:name="_ENREF_49"/>
      <w:r w:rsidRPr="005543E6">
        <w:rPr>
          <w:rFonts w:ascii="Calibri" w:hAnsi="Calibri"/>
          <w:noProof/>
          <w:lang w:val="en-US"/>
        </w:rPr>
        <w:t>49.</w:t>
      </w:r>
      <w:r w:rsidRPr="005543E6">
        <w:rPr>
          <w:rFonts w:ascii="Calibri" w:hAnsi="Calibri"/>
          <w:noProof/>
          <w:lang w:val="en-US"/>
        </w:rPr>
        <w:tab/>
        <w:t xml:space="preserve">Ellis, M.J., et al. (2012) Whole-genome analysis informs breast cancer response to aromatase inhibition. Nature </w:t>
      </w:r>
      <w:r w:rsidRPr="005543E6">
        <w:rPr>
          <w:rFonts w:ascii="Calibri" w:hAnsi="Calibri"/>
          <w:b/>
          <w:noProof/>
          <w:lang w:val="en-US"/>
        </w:rPr>
        <w:t>486</w:t>
      </w:r>
      <w:r w:rsidRPr="005543E6">
        <w:rPr>
          <w:rFonts w:ascii="Calibri" w:hAnsi="Calibri"/>
          <w:noProof/>
          <w:lang w:val="en-US"/>
        </w:rPr>
        <w:t>(7403), 353-60</w:t>
      </w:r>
      <w:bookmarkEnd w:id="49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50" w:name="_ENREF_50"/>
      <w:r w:rsidRPr="005543E6">
        <w:rPr>
          <w:rFonts w:ascii="Calibri" w:hAnsi="Calibri"/>
          <w:noProof/>
          <w:lang w:val="en-US"/>
        </w:rPr>
        <w:t>50.</w:t>
      </w:r>
      <w:r w:rsidRPr="005543E6">
        <w:rPr>
          <w:rFonts w:ascii="Calibri" w:hAnsi="Calibri"/>
          <w:noProof/>
          <w:lang w:val="en-US"/>
        </w:rPr>
        <w:tab/>
        <w:t xml:space="preserve">Mino, Y., et al. (2005) Identification of a novel insertion mutation in GATA3 with HDR syndrome. Clinical and experimental nephrology </w:t>
      </w:r>
      <w:r w:rsidRPr="005543E6">
        <w:rPr>
          <w:rFonts w:ascii="Calibri" w:hAnsi="Calibri"/>
          <w:b/>
          <w:noProof/>
          <w:lang w:val="en-US"/>
        </w:rPr>
        <w:t>9</w:t>
      </w:r>
      <w:r w:rsidRPr="005543E6">
        <w:rPr>
          <w:rFonts w:ascii="Calibri" w:hAnsi="Calibri"/>
          <w:noProof/>
          <w:lang w:val="en-US"/>
        </w:rPr>
        <w:t>(1), 58-61</w:t>
      </w:r>
      <w:bookmarkEnd w:id="50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51" w:name="_ENREF_51"/>
      <w:r w:rsidRPr="005543E6">
        <w:rPr>
          <w:rFonts w:ascii="Calibri" w:hAnsi="Calibri"/>
          <w:noProof/>
          <w:lang w:val="en-US"/>
        </w:rPr>
        <w:t>51.</w:t>
      </w:r>
      <w:r w:rsidRPr="005543E6">
        <w:rPr>
          <w:rFonts w:ascii="Calibri" w:hAnsi="Calibri"/>
          <w:noProof/>
          <w:lang w:val="en-US"/>
        </w:rPr>
        <w:tab/>
        <w:t xml:space="preserve">Usary, J., et al. (2004) Mutation of GATA3 in human breast tumors. Oncogene </w:t>
      </w:r>
      <w:r w:rsidRPr="005543E6">
        <w:rPr>
          <w:rFonts w:ascii="Calibri" w:hAnsi="Calibri"/>
          <w:b/>
          <w:noProof/>
          <w:lang w:val="en-US"/>
        </w:rPr>
        <w:t>23</w:t>
      </w:r>
      <w:r w:rsidRPr="005543E6">
        <w:rPr>
          <w:rFonts w:ascii="Calibri" w:hAnsi="Calibri"/>
          <w:noProof/>
          <w:lang w:val="en-US"/>
        </w:rPr>
        <w:t>(46), 7669-78</w:t>
      </w:r>
      <w:bookmarkEnd w:id="51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52" w:name="_ENREF_52"/>
      <w:r w:rsidRPr="005543E6">
        <w:rPr>
          <w:rFonts w:ascii="Calibri" w:hAnsi="Calibri"/>
          <w:noProof/>
          <w:lang w:val="en-US"/>
        </w:rPr>
        <w:t>52.</w:t>
      </w:r>
      <w:r w:rsidRPr="005543E6">
        <w:rPr>
          <w:rFonts w:ascii="Calibri" w:hAnsi="Calibri"/>
          <w:noProof/>
          <w:lang w:val="en-US"/>
        </w:rPr>
        <w:tab/>
        <w:t xml:space="preserve">Chenouard, A., et al. (2013) Renal phenotypic variability in HDR syndrome: glomerular nephropathy as a novel finding. European journal of pediatrics </w:t>
      </w:r>
      <w:r w:rsidRPr="005543E6">
        <w:rPr>
          <w:rFonts w:ascii="Calibri" w:hAnsi="Calibri"/>
          <w:b/>
          <w:noProof/>
          <w:lang w:val="en-US"/>
        </w:rPr>
        <w:t>172</w:t>
      </w:r>
      <w:r w:rsidRPr="005543E6">
        <w:rPr>
          <w:rFonts w:ascii="Calibri" w:hAnsi="Calibri"/>
          <w:noProof/>
          <w:lang w:val="en-US"/>
        </w:rPr>
        <w:t>(1), 107-10</w:t>
      </w:r>
      <w:bookmarkEnd w:id="52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53" w:name="_ENREF_53"/>
      <w:r w:rsidRPr="005543E6">
        <w:rPr>
          <w:rFonts w:ascii="Calibri" w:hAnsi="Calibri"/>
          <w:noProof/>
          <w:lang w:val="en-US"/>
        </w:rPr>
        <w:t>53.</w:t>
      </w:r>
      <w:r w:rsidRPr="005543E6">
        <w:rPr>
          <w:rFonts w:ascii="Calibri" w:hAnsi="Calibri"/>
          <w:noProof/>
          <w:lang w:val="en-US"/>
        </w:rPr>
        <w:tab/>
        <w:t xml:space="preserve">Nesbit, M.A., et al. (2004) Characterization of GATA3 mutations in the hypoparathyroidism, deafness, and renal dysplasia (HDR) syndrome. The Journal of biological chemistry </w:t>
      </w:r>
      <w:r w:rsidRPr="005543E6">
        <w:rPr>
          <w:rFonts w:ascii="Calibri" w:hAnsi="Calibri"/>
          <w:b/>
          <w:noProof/>
          <w:lang w:val="en-US"/>
        </w:rPr>
        <w:t>279</w:t>
      </w:r>
      <w:r w:rsidRPr="005543E6">
        <w:rPr>
          <w:rFonts w:ascii="Calibri" w:hAnsi="Calibri"/>
          <w:noProof/>
          <w:lang w:val="en-US"/>
        </w:rPr>
        <w:t>(21), 22624-34</w:t>
      </w:r>
      <w:bookmarkEnd w:id="53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54" w:name="_ENREF_54"/>
      <w:r w:rsidRPr="005543E6">
        <w:rPr>
          <w:rFonts w:ascii="Calibri" w:hAnsi="Calibri"/>
          <w:noProof/>
          <w:lang w:val="en-US"/>
        </w:rPr>
        <w:t>54.</w:t>
      </w:r>
      <w:r w:rsidRPr="005543E6">
        <w:rPr>
          <w:rFonts w:ascii="Calibri" w:hAnsi="Calibri"/>
          <w:noProof/>
          <w:lang w:val="en-US"/>
        </w:rPr>
        <w:tab/>
        <w:t xml:space="preserve">Ohta, M., et al. (2011) Novel dominant-negative mutant of GATA3 in HDR syndrome. Journal of molecular medicine </w:t>
      </w:r>
      <w:r w:rsidRPr="005543E6">
        <w:rPr>
          <w:rFonts w:ascii="Calibri" w:hAnsi="Calibri"/>
          <w:b/>
          <w:noProof/>
          <w:lang w:val="en-US"/>
        </w:rPr>
        <w:t>89</w:t>
      </w:r>
      <w:r w:rsidRPr="005543E6">
        <w:rPr>
          <w:rFonts w:ascii="Calibri" w:hAnsi="Calibri"/>
          <w:noProof/>
          <w:lang w:val="en-US"/>
        </w:rPr>
        <w:t>(1), 43-50</w:t>
      </w:r>
      <w:bookmarkEnd w:id="54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55" w:name="_ENREF_55"/>
      <w:r w:rsidRPr="005543E6">
        <w:rPr>
          <w:rFonts w:ascii="Calibri" w:hAnsi="Calibri"/>
          <w:noProof/>
          <w:lang w:val="en-US"/>
        </w:rPr>
        <w:t>55.</w:t>
      </w:r>
      <w:r w:rsidRPr="005543E6">
        <w:rPr>
          <w:rFonts w:ascii="Calibri" w:hAnsi="Calibri"/>
          <w:noProof/>
          <w:lang w:val="en-US"/>
        </w:rPr>
        <w:tab/>
        <w:t xml:space="preserve">Gaynor, K.U., et al. (2013) GATA3 mutations found in breast cancers may be associated with aberrant nuclear localization, reduced transactivation and cell invasiveness. Hormones &amp; cancer </w:t>
      </w:r>
      <w:r w:rsidRPr="005543E6">
        <w:rPr>
          <w:rFonts w:ascii="Calibri" w:hAnsi="Calibri"/>
          <w:b/>
          <w:noProof/>
          <w:lang w:val="en-US"/>
        </w:rPr>
        <w:t>4</w:t>
      </w:r>
      <w:r w:rsidRPr="005543E6">
        <w:rPr>
          <w:rFonts w:ascii="Calibri" w:hAnsi="Calibri"/>
          <w:noProof/>
          <w:lang w:val="en-US"/>
        </w:rPr>
        <w:t>(3), 123-39</w:t>
      </w:r>
      <w:bookmarkEnd w:id="55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56" w:name="_ENREF_56"/>
      <w:r w:rsidRPr="005543E6">
        <w:rPr>
          <w:rFonts w:ascii="Calibri" w:hAnsi="Calibri"/>
          <w:noProof/>
          <w:lang w:val="en-US"/>
        </w:rPr>
        <w:t>56.</w:t>
      </w:r>
      <w:r w:rsidRPr="005543E6">
        <w:rPr>
          <w:rFonts w:ascii="Calibri" w:hAnsi="Calibri"/>
          <w:noProof/>
          <w:lang w:val="en-US"/>
        </w:rPr>
        <w:tab/>
        <w:t xml:space="preserve">Wheler, J.J., et al. (2014) Unique molecular signatures as a hallmark of patients with metastatic breast cancer: implications for current treatment paradigms. Oncotarget </w:t>
      </w:r>
      <w:r w:rsidRPr="005543E6">
        <w:rPr>
          <w:rFonts w:ascii="Calibri" w:hAnsi="Calibri"/>
          <w:b/>
          <w:noProof/>
          <w:lang w:val="en-US"/>
        </w:rPr>
        <w:t>5</w:t>
      </w:r>
      <w:r w:rsidRPr="005543E6">
        <w:rPr>
          <w:rFonts w:ascii="Calibri" w:hAnsi="Calibri"/>
          <w:noProof/>
          <w:lang w:val="en-US"/>
        </w:rPr>
        <w:t>(9), 2349-54</w:t>
      </w:r>
      <w:bookmarkEnd w:id="56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57" w:name="_ENREF_57"/>
      <w:r w:rsidRPr="005543E6">
        <w:rPr>
          <w:rFonts w:ascii="Calibri" w:hAnsi="Calibri"/>
          <w:noProof/>
          <w:lang w:val="en-US"/>
        </w:rPr>
        <w:t>57.</w:t>
      </w:r>
      <w:r w:rsidRPr="005543E6">
        <w:rPr>
          <w:rFonts w:ascii="Calibri" w:hAnsi="Calibri"/>
          <w:noProof/>
          <w:lang w:val="en-US"/>
        </w:rPr>
        <w:tab/>
        <w:t xml:space="preserve">Moldovan, O., et al. (2011) A new case of HDR syndrome with severe female genital tract malformation: comment on "Novel mutation in the gene encoding the GATA3 transcription factor in a Spanish familial case of hypoparathyroidism, deafness, and renal dysplasia (HDR) syndrome with female genital tract malformations" by Hernandez et al. American journal of medical genetics. Part A </w:t>
      </w:r>
      <w:r w:rsidRPr="005543E6">
        <w:rPr>
          <w:rFonts w:ascii="Calibri" w:hAnsi="Calibri"/>
          <w:b/>
          <w:noProof/>
          <w:lang w:val="en-US"/>
        </w:rPr>
        <w:t>155A</w:t>
      </w:r>
      <w:r w:rsidRPr="005543E6">
        <w:rPr>
          <w:rFonts w:ascii="Calibri" w:hAnsi="Calibri"/>
          <w:noProof/>
          <w:lang w:val="en-US"/>
        </w:rPr>
        <w:t>(9), 2329-30</w:t>
      </w:r>
      <w:bookmarkEnd w:id="57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58" w:name="_ENREF_58"/>
      <w:r w:rsidRPr="005543E6">
        <w:rPr>
          <w:rFonts w:ascii="Calibri" w:hAnsi="Calibri"/>
          <w:noProof/>
          <w:lang w:val="en-US"/>
        </w:rPr>
        <w:t>58.</w:t>
      </w:r>
      <w:r w:rsidRPr="005543E6">
        <w:rPr>
          <w:rFonts w:ascii="Calibri" w:hAnsi="Calibri"/>
          <w:noProof/>
          <w:lang w:val="en-US"/>
        </w:rPr>
        <w:tab/>
        <w:t xml:space="preserve">Chiu, W.Y., et al. (2006) Identification of three novel mutations in the GATA3 gene responsible for familial hypoparathyroidism and deafness in the Chinese population. The Journal of clinical endocrinology and metabolism </w:t>
      </w:r>
      <w:r w:rsidRPr="005543E6">
        <w:rPr>
          <w:rFonts w:ascii="Calibri" w:hAnsi="Calibri"/>
          <w:b/>
          <w:noProof/>
          <w:lang w:val="en-US"/>
        </w:rPr>
        <w:t>91</w:t>
      </w:r>
      <w:r w:rsidRPr="005543E6">
        <w:rPr>
          <w:rFonts w:ascii="Calibri" w:hAnsi="Calibri"/>
          <w:noProof/>
          <w:lang w:val="en-US"/>
        </w:rPr>
        <w:t>(11), 4587-92</w:t>
      </w:r>
      <w:bookmarkEnd w:id="58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59" w:name="_ENREF_59"/>
      <w:r w:rsidRPr="005543E6">
        <w:rPr>
          <w:rFonts w:ascii="Calibri" w:hAnsi="Calibri"/>
          <w:noProof/>
          <w:lang w:val="en-US"/>
        </w:rPr>
        <w:t>59.</w:t>
      </w:r>
      <w:r w:rsidRPr="005543E6">
        <w:rPr>
          <w:rFonts w:ascii="Calibri" w:hAnsi="Calibri"/>
          <w:noProof/>
          <w:lang w:val="en-US"/>
        </w:rPr>
        <w:tab/>
        <w:t xml:space="preserve">Sun, Y., et al. (2009) Germinal mosaicism of GATA3 in a family with HDR syndrome. American journal of medical genetics. Part A </w:t>
      </w:r>
      <w:r w:rsidRPr="005543E6">
        <w:rPr>
          <w:rFonts w:ascii="Calibri" w:hAnsi="Calibri"/>
          <w:b/>
          <w:noProof/>
          <w:lang w:val="en-US"/>
        </w:rPr>
        <w:t>149A</w:t>
      </w:r>
      <w:r w:rsidRPr="005543E6">
        <w:rPr>
          <w:rFonts w:ascii="Calibri" w:hAnsi="Calibri"/>
          <w:noProof/>
          <w:lang w:val="en-US"/>
        </w:rPr>
        <w:t>(4), 776-8</w:t>
      </w:r>
      <w:bookmarkEnd w:id="59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60" w:name="_ENREF_60"/>
      <w:r w:rsidRPr="005543E6">
        <w:rPr>
          <w:rFonts w:ascii="Calibri" w:hAnsi="Calibri"/>
          <w:noProof/>
          <w:lang w:val="en-US"/>
        </w:rPr>
        <w:t>60.</w:t>
      </w:r>
      <w:r w:rsidRPr="005543E6">
        <w:rPr>
          <w:rFonts w:ascii="Calibri" w:hAnsi="Calibri"/>
          <w:noProof/>
          <w:lang w:val="en-US"/>
        </w:rPr>
        <w:tab/>
        <w:t xml:space="preserve">Nemer, G., et al. (2006) A novel mutation in the GATA4 gene in patients with Tetralogy of Fallot. Human mutation </w:t>
      </w:r>
      <w:r w:rsidRPr="005543E6">
        <w:rPr>
          <w:rFonts w:ascii="Calibri" w:hAnsi="Calibri"/>
          <w:b/>
          <w:noProof/>
          <w:lang w:val="en-US"/>
        </w:rPr>
        <w:t>27</w:t>
      </w:r>
      <w:r w:rsidRPr="005543E6">
        <w:rPr>
          <w:rFonts w:ascii="Calibri" w:hAnsi="Calibri"/>
          <w:noProof/>
          <w:lang w:val="en-US"/>
        </w:rPr>
        <w:t>(3), 293-4</w:t>
      </w:r>
      <w:bookmarkEnd w:id="60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61" w:name="_ENREF_61"/>
      <w:r w:rsidRPr="005543E6">
        <w:rPr>
          <w:rFonts w:ascii="Calibri" w:hAnsi="Calibri"/>
          <w:noProof/>
          <w:lang w:val="en-US"/>
        </w:rPr>
        <w:t>61.</w:t>
      </w:r>
      <w:r w:rsidRPr="005543E6">
        <w:rPr>
          <w:rFonts w:ascii="Calibri" w:hAnsi="Calibri"/>
          <w:noProof/>
          <w:lang w:val="en-US"/>
        </w:rPr>
        <w:tab/>
        <w:t xml:space="preserve">Lourenco, D., et al. (2011) Loss-of-function mutation in GATA4 causes anomalies of human testicular development. Proceedings of the National Academy of Sciences of the United States of America </w:t>
      </w:r>
      <w:r w:rsidRPr="005543E6">
        <w:rPr>
          <w:rFonts w:ascii="Calibri" w:hAnsi="Calibri"/>
          <w:b/>
          <w:noProof/>
          <w:lang w:val="en-US"/>
        </w:rPr>
        <w:t>108</w:t>
      </w:r>
      <w:r w:rsidRPr="005543E6">
        <w:rPr>
          <w:rFonts w:ascii="Calibri" w:hAnsi="Calibri"/>
          <w:noProof/>
          <w:lang w:val="en-US"/>
        </w:rPr>
        <w:t>(4), 1597-602</w:t>
      </w:r>
      <w:bookmarkEnd w:id="61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62" w:name="_ENREF_62"/>
      <w:r w:rsidRPr="005543E6">
        <w:rPr>
          <w:rFonts w:ascii="Calibri" w:hAnsi="Calibri"/>
          <w:noProof/>
          <w:lang w:val="en-US"/>
        </w:rPr>
        <w:t>62.</w:t>
      </w:r>
      <w:r w:rsidRPr="005543E6">
        <w:rPr>
          <w:rFonts w:ascii="Calibri" w:hAnsi="Calibri"/>
          <w:noProof/>
          <w:lang w:val="en-US"/>
        </w:rPr>
        <w:tab/>
        <w:t xml:space="preserve">Reamon-Buettner, S.M. and Borlak, J. (2005) GATA4 zinc finger mutations as a molecular rationale for septation defects of the human heart. Journal of medical genetics </w:t>
      </w:r>
      <w:r w:rsidRPr="005543E6">
        <w:rPr>
          <w:rFonts w:ascii="Calibri" w:hAnsi="Calibri"/>
          <w:b/>
          <w:noProof/>
          <w:lang w:val="en-US"/>
        </w:rPr>
        <w:t>42</w:t>
      </w:r>
      <w:r w:rsidRPr="005543E6">
        <w:rPr>
          <w:rFonts w:ascii="Calibri" w:hAnsi="Calibri"/>
          <w:noProof/>
          <w:lang w:val="en-US"/>
        </w:rPr>
        <w:t>(5), e32</w:t>
      </w:r>
      <w:bookmarkEnd w:id="62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63" w:name="_ENREF_63"/>
      <w:r w:rsidRPr="005543E6">
        <w:rPr>
          <w:rFonts w:ascii="Calibri" w:hAnsi="Calibri"/>
          <w:noProof/>
          <w:lang w:val="en-US"/>
        </w:rPr>
        <w:t>63.</w:t>
      </w:r>
      <w:r w:rsidRPr="005543E6">
        <w:rPr>
          <w:rFonts w:ascii="Calibri" w:hAnsi="Calibri"/>
          <w:noProof/>
          <w:lang w:val="en-US"/>
        </w:rPr>
        <w:tab/>
        <w:t xml:space="preserve">Wang, E., et al. (2013) Identification of functional mutations in GATA4 in patients with congenital heart disease. PloS one </w:t>
      </w:r>
      <w:r w:rsidRPr="005543E6">
        <w:rPr>
          <w:rFonts w:ascii="Calibri" w:hAnsi="Calibri"/>
          <w:b/>
          <w:noProof/>
          <w:lang w:val="en-US"/>
        </w:rPr>
        <w:t>8</w:t>
      </w:r>
      <w:r w:rsidRPr="005543E6">
        <w:rPr>
          <w:rFonts w:ascii="Calibri" w:hAnsi="Calibri"/>
          <w:noProof/>
          <w:lang w:val="en-US"/>
        </w:rPr>
        <w:t>(4), e62138</w:t>
      </w:r>
      <w:bookmarkEnd w:id="63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64" w:name="_ENREF_64"/>
      <w:r w:rsidRPr="005543E6">
        <w:rPr>
          <w:rFonts w:ascii="Calibri" w:hAnsi="Calibri"/>
          <w:noProof/>
          <w:lang w:val="en-US"/>
        </w:rPr>
        <w:t>64.</w:t>
      </w:r>
      <w:r w:rsidRPr="005543E6">
        <w:rPr>
          <w:rFonts w:ascii="Calibri" w:hAnsi="Calibri"/>
          <w:noProof/>
          <w:lang w:val="en-US"/>
        </w:rPr>
        <w:tab/>
        <w:t xml:space="preserve">Li, J., et al. (2014) Prevalence and spectrum of GATA4 mutations associated with sporadic dilated cardiomyopathy. Gene </w:t>
      </w:r>
      <w:r w:rsidRPr="005543E6">
        <w:rPr>
          <w:rFonts w:ascii="Calibri" w:hAnsi="Calibri"/>
          <w:b/>
          <w:noProof/>
          <w:lang w:val="en-US"/>
        </w:rPr>
        <w:t>548</w:t>
      </w:r>
      <w:r w:rsidRPr="005543E6">
        <w:rPr>
          <w:rFonts w:ascii="Calibri" w:hAnsi="Calibri"/>
          <w:noProof/>
          <w:lang w:val="en-US"/>
        </w:rPr>
        <w:t>(2), 174-81</w:t>
      </w:r>
      <w:bookmarkEnd w:id="64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65" w:name="_ENREF_65"/>
      <w:r w:rsidRPr="005543E6">
        <w:rPr>
          <w:rFonts w:ascii="Calibri" w:hAnsi="Calibri"/>
          <w:noProof/>
          <w:lang w:val="en-US"/>
        </w:rPr>
        <w:t>65.</w:t>
      </w:r>
      <w:r w:rsidRPr="005543E6">
        <w:rPr>
          <w:rFonts w:ascii="Calibri" w:hAnsi="Calibri"/>
          <w:noProof/>
          <w:lang w:val="en-US"/>
        </w:rPr>
        <w:tab/>
        <w:t xml:space="preserve">Reamon-Buettner, S.M., Cho, S.H. and Borlak, J. (2007) Mutations in the 3'-untranslated region of GATA4 as molecular hotspots for congenital heart disease (CHD). BMC medical genetics </w:t>
      </w:r>
      <w:r w:rsidRPr="005543E6">
        <w:rPr>
          <w:rFonts w:ascii="Calibri" w:hAnsi="Calibri"/>
          <w:b/>
          <w:noProof/>
          <w:lang w:val="en-US"/>
        </w:rPr>
        <w:t>8</w:t>
      </w:r>
      <w:r w:rsidRPr="005543E6">
        <w:rPr>
          <w:rFonts w:ascii="Calibri" w:hAnsi="Calibri"/>
          <w:noProof/>
          <w:lang w:val="en-US"/>
        </w:rPr>
        <w:t>, 38</w:t>
      </w:r>
      <w:bookmarkEnd w:id="65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66" w:name="_ENREF_66"/>
      <w:r w:rsidRPr="005543E6">
        <w:rPr>
          <w:rFonts w:ascii="Calibri" w:hAnsi="Calibri"/>
          <w:noProof/>
          <w:lang w:val="en-US"/>
        </w:rPr>
        <w:t>66.</w:t>
      </w:r>
      <w:r w:rsidRPr="005543E6">
        <w:rPr>
          <w:rFonts w:ascii="Calibri" w:hAnsi="Calibri"/>
          <w:noProof/>
          <w:lang w:val="en-US"/>
        </w:rPr>
        <w:tab/>
        <w:t xml:space="preserve">Butler, T.L., et al. (2010) GATA4 mutations in 357 unrelated patients with congenital heart malformation. Genetic testing and molecular biomarkers </w:t>
      </w:r>
      <w:r w:rsidRPr="005543E6">
        <w:rPr>
          <w:rFonts w:ascii="Calibri" w:hAnsi="Calibri"/>
          <w:b/>
          <w:noProof/>
          <w:lang w:val="en-US"/>
        </w:rPr>
        <w:t>14</w:t>
      </w:r>
      <w:r w:rsidRPr="005543E6">
        <w:rPr>
          <w:rFonts w:ascii="Calibri" w:hAnsi="Calibri"/>
          <w:noProof/>
          <w:lang w:val="en-US"/>
        </w:rPr>
        <w:t>(6), 797-802</w:t>
      </w:r>
      <w:bookmarkEnd w:id="66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67" w:name="_ENREF_67"/>
      <w:r w:rsidRPr="005543E6">
        <w:rPr>
          <w:rFonts w:ascii="Calibri" w:hAnsi="Calibri"/>
          <w:noProof/>
          <w:lang w:val="en-US"/>
        </w:rPr>
        <w:t>67.</w:t>
      </w:r>
      <w:r w:rsidRPr="005543E6">
        <w:rPr>
          <w:rFonts w:ascii="Calibri" w:hAnsi="Calibri"/>
          <w:noProof/>
          <w:lang w:val="en-US"/>
        </w:rPr>
        <w:tab/>
        <w:t xml:space="preserve">Tomita-Mitchell, A., et al. (2007) GATA4 sequence variants in patients with congenital heart disease. Journal of medical genetics </w:t>
      </w:r>
      <w:r w:rsidRPr="005543E6">
        <w:rPr>
          <w:rFonts w:ascii="Calibri" w:hAnsi="Calibri"/>
          <w:b/>
          <w:noProof/>
          <w:lang w:val="en-US"/>
        </w:rPr>
        <w:t>44</w:t>
      </w:r>
      <w:r w:rsidRPr="005543E6">
        <w:rPr>
          <w:rFonts w:ascii="Calibri" w:hAnsi="Calibri"/>
          <w:noProof/>
          <w:lang w:val="en-US"/>
        </w:rPr>
        <w:t>(12), 779-83</w:t>
      </w:r>
      <w:bookmarkEnd w:id="67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68" w:name="_ENREF_68"/>
      <w:r w:rsidRPr="005543E6">
        <w:rPr>
          <w:rFonts w:ascii="Calibri" w:hAnsi="Calibri"/>
          <w:noProof/>
          <w:lang w:val="en-US"/>
        </w:rPr>
        <w:lastRenderedPageBreak/>
        <w:t>68.</w:t>
      </w:r>
      <w:r w:rsidRPr="005543E6">
        <w:rPr>
          <w:rFonts w:ascii="Calibri" w:hAnsi="Calibri"/>
          <w:noProof/>
          <w:lang w:val="en-US"/>
        </w:rPr>
        <w:tab/>
        <w:t xml:space="preserve">Schluterman, M.K., et al. (2007) Screening and biochemical analysis of GATA4 sequence variations identified in patients with congenital heart disease. American journal of medical genetics. Part A </w:t>
      </w:r>
      <w:r w:rsidRPr="005543E6">
        <w:rPr>
          <w:rFonts w:ascii="Calibri" w:hAnsi="Calibri"/>
          <w:b/>
          <w:noProof/>
          <w:lang w:val="en-US"/>
        </w:rPr>
        <w:t>143A</w:t>
      </w:r>
      <w:r w:rsidRPr="005543E6">
        <w:rPr>
          <w:rFonts w:ascii="Calibri" w:hAnsi="Calibri"/>
          <w:noProof/>
          <w:lang w:val="en-US"/>
        </w:rPr>
        <w:t>(8), 817-23</w:t>
      </w:r>
      <w:bookmarkEnd w:id="68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69" w:name="_ENREF_69"/>
      <w:r w:rsidRPr="005543E6">
        <w:rPr>
          <w:rFonts w:ascii="Calibri" w:hAnsi="Calibri"/>
          <w:noProof/>
          <w:lang w:val="en-US"/>
        </w:rPr>
        <w:t>69.</w:t>
      </w:r>
      <w:r w:rsidRPr="005543E6">
        <w:rPr>
          <w:rFonts w:ascii="Calibri" w:hAnsi="Calibri"/>
          <w:noProof/>
          <w:lang w:val="en-US"/>
        </w:rPr>
        <w:tab/>
        <w:t xml:space="preserve">Posch, M.G., et al. (2010) Mutations in the cardiac transcription factor GATA4 in patients with lone atrial fibrillation. European journal of medical genetics </w:t>
      </w:r>
      <w:r w:rsidRPr="005543E6">
        <w:rPr>
          <w:rFonts w:ascii="Calibri" w:hAnsi="Calibri"/>
          <w:b/>
          <w:noProof/>
          <w:lang w:val="en-US"/>
        </w:rPr>
        <w:t>53</w:t>
      </w:r>
      <w:r w:rsidRPr="005543E6">
        <w:rPr>
          <w:rFonts w:ascii="Calibri" w:hAnsi="Calibri"/>
          <w:noProof/>
          <w:lang w:val="en-US"/>
        </w:rPr>
        <w:t>(4), 201-3</w:t>
      </w:r>
      <w:bookmarkEnd w:id="69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70" w:name="_ENREF_70"/>
      <w:r w:rsidRPr="005543E6">
        <w:rPr>
          <w:rFonts w:ascii="Calibri" w:hAnsi="Calibri"/>
          <w:noProof/>
          <w:lang w:val="en-US"/>
        </w:rPr>
        <w:t>70.</w:t>
      </w:r>
      <w:r w:rsidRPr="005543E6">
        <w:rPr>
          <w:rFonts w:ascii="Calibri" w:hAnsi="Calibri"/>
          <w:noProof/>
          <w:lang w:val="en-US"/>
        </w:rPr>
        <w:tab/>
        <w:t xml:space="preserve">Xiong, F., et al. (2013) Analyses of GATA4, NKX2.5, and TFAP2B genes in subjects from southern China with sporadic congenital heart disease. Cardiovascular pathology : the official journal of the Society for Cardiovascular Pathology </w:t>
      </w:r>
      <w:r w:rsidRPr="005543E6">
        <w:rPr>
          <w:rFonts w:ascii="Calibri" w:hAnsi="Calibri"/>
          <w:b/>
          <w:noProof/>
          <w:lang w:val="en-US"/>
        </w:rPr>
        <w:t>22</w:t>
      </w:r>
      <w:r w:rsidRPr="005543E6">
        <w:rPr>
          <w:rFonts w:ascii="Calibri" w:hAnsi="Calibri"/>
          <w:noProof/>
          <w:lang w:val="en-US"/>
        </w:rPr>
        <w:t>(2), 141-5</w:t>
      </w:r>
      <w:bookmarkEnd w:id="70"/>
    </w:p>
    <w:p w:rsidR="005543E6" w:rsidRPr="005543E6" w:rsidRDefault="005543E6" w:rsidP="005543E6">
      <w:pPr>
        <w:rPr>
          <w:rFonts w:ascii="Calibri" w:hAnsi="Calibri"/>
          <w:noProof/>
        </w:rPr>
      </w:pPr>
      <w:bookmarkStart w:id="71" w:name="_ENREF_71"/>
      <w:r w:rsidRPr="005543E6">
        <w:rPr>
          <w:rFonts w:ascii="Calibri" w:hAnsi="Calibri"/>
          <w:noProof/>
          <w:lang w:val="en-US"/>
        </w:rPr>
        <w:t>71.</w:t>
      </w:r>
      <w:r w:rsidRPr="005543E6">
        <w:rPr>
          <w:rFonts w:ascii="Calibri" w:hAnsi="Calibri"/>
          <w:noProof/>
          <w:lang w:val="en-US"/>
        </w:rPr>
        <w:tab/>
        <w:t xml:space="preserve">Wang, J., et al. (2010) [Genetic screening for novel GATA4 mutations associated with congenital atrial septal defect]. </w:t>
      </w:r>
      <w:r w:rsidRPr="005543E6">
        <w:rPr>
          <w:rFonts w:ascii="Calibri" w:hAnsi="Calibri"/>
          <w:noProof/>
        </w:rPr>
        <w:t xml:space="preserve">Zhonghua xin xue guan bing za zhi </w:t>
      </w:r>
      <w:r w:rsidRPr="005543E6">
        <w:rPr>
          <w:rFonts w:ascii="Calibri" w:hAnsi="Calibri"/>
          <w:b/>
          <w:noProof/>
        </w:rPr>
        <w:t>38</w:t>
      </w:r>
      <w:r w:rsidRPr="005543E6">
        <w:rPr>
          <w:rFonts w:ascii="Calibri" w:hAnsi="Calibri"/>
          <w:noProof/>
        </w:rPr>
        <w:t>(5), 429-34</w:t>
      </w:r>
      <w:bookmarkEnd w:id="71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72" w:name="_ENREF_72"/>
      <w:r w:rsidRPr="005543E6">
        <w:rPr>
          <w:rFonts w:ascii="Calibri" w:hAnsi="Calibri"/>
          <w:noProof/>
        </w:rPr>
        <w:t>72.</w:t>
      </w:r>
      <w:r w:rsidRPr="005543E6">
        <w:rPr>
          <w:rFonts w:ascii="Calibri" w:hAnsi="Calibri"/>
          <w:noProof/>
        </w:rPr>
        <w:tab/>
        <w:t xml:space="preserve">Tang, Z.H., et al. </w:t>
      </w:r>
      <w:r w:rsidRPr="005543E6">
        <w:rPr>
          <w:rFonts w:ascii="Calibri" w:hAnsi="Calibri"/>
          <w:noProof/>
          <w:lang w:val="en-US"/>
        </w:rPr>
        <w:t xml:space="preserve">(2006) Two novel missense mutations of GATA4 gene in Chinese patients with sporadic congenital heart defects. Zhonghua yi xue yi chuan xue za zhi = Zhonghua yixue yichuanxue zazhi = Chinese journal of medical genetics </w:t>
      </w:r>
      <w:r w:rsidRPr="005543E6">
        <w:rPr>
          <w:rFonts w:ascii="Calibri" w:hAnsi="Calibri"/>
          <w:b/>
          <w:noProof/>
          <w:lang w:val="en-US"/>
        </w:rPr>
        <w:t>23</w:t>
      </w:r>
      <w:r w:rsidRPr="005543E6">
        <w:rPr>
          <w:rFonts w:ascii="Calibri" w:hAnsi="Calibri"/>
          <w:noProof/>
          <w:lang w:val="en-US"/>
        </w:rPr>
        <w:t>(2), 134-7</w:t>
      </w:r>
      <w:bookmarkEnd w:id="72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73" w:name="_ENREF_73"/>
      <w:r w:rsidRPr="005543E6">
        <w:rPr>
          <w:rFonts w:ascii="Calibri" w:hAnsi="Calibri"/>
          <w:noProof/>
          <w:lang w:val="en-US"/>
        </w:rPr>
        <w:t>73.</w:t>
      </w:r>
      <w:r w:rsidRPr="005543E6">
        <w:rPr>
          <w:rFonts w:ascii="Calibri" w:hAnsi="Calibri"/>
          <w:noProof/>
          <w:lang w:val="en-US"/>
        </w:rPr>
        <w:tab/>
        <w:t xml:space="preserve">Li, R.G., et al. (2013) GATA4 loss-of-function mutation underlies familial dilated cardiomyopathy. Biochemical and biophysical research communications </w:t>
      </w:r>
      <w:r w:rsidRPr="005543E6">
        <w:rPr>
          <w:rFonts w:ascii="Calibri" w:hAnsi="Calibri"/>
          <w:b/>
          <w:noProof/>
          <w:lang w:val="en-US"/>
        </w:rPr>
        <w:t>439</w:t>
      </w:r>
      <w:r w:rsidRPr="005543E6">
        <w:rPr>
          <w:rFonts w:ascii="Calibri" w:hAnsi="Calibri"/>
          <w:noProof/>
          <w:lang w:val="en-US"/>
        </w:rPr>
        <w:t>(4), 591-6</w:t>
      </w:r>
      <w:bookmarkEnd w:id="73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74" w:name="_ENREF_74"/>
      <w:r w:rsidRPr="005543E6">
        <w:rPr>
          <w:rFonts w:ascii="Calibri" w:hAnsi="Calibri"/>
          <w:noProof/>
          <w:lang w:val="en-US"/>
        </w:rPr>
        <w:t>74.</w:t>
      </w:r>
      <w:r w:rsidRPr="005543E6">
        <w:rPr>
          <w:rFonts w:ascii="Calibri" w:hAnsi="Calibri"/>
          <w:noProof/>
          <w:lang w:val="en-US"/>
        </w:rPr>
        <w:tab/>
        <w:t xml:space="preserve">Shaw-Smith, C., et al. (2014) GATA4 mutations are a cause of neonatal and childhood-onset diabetes. Diabetes </w:t>
      </w:r>
      <w:r w:rsidRPr="005543E6">
        <w:rPr>
          <w:rFonts w:ascii="Calibri" w:hAnsi="Calibri"/>
          <w:b/>
          <w:noProof/>
          <w:lang w:val="en-US"/>
        </w:rPr>
        <w:t>63</w:t>
      </w:r>
      <w:r w:rsidRPr="005543E6">
        <w:rPr>
          <w:rFonts w:ascii="Calibri" w:hAnsi="Calibri"/>
          <w:noProof/>
          <w:lang w:val="en-US"/>
        </w:rPr>
        <w:t>(8), 2888-94</w:t>
      </w:r>
      <w:bookmarkEnd w:id="74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75" w:name="_ENREF_75"/>
      <w:r w:rsidRPr="005543E6">
        <w:rPr>
          <w:rFonts w:ascii="Calibri" w:hAnsi="Calibri"/>
          <w:noProof/>
          <w:lang w:val="en-US"/>
        </w:rPr>
        <w:t>75.</w:t>
      </w:r>
      <w:r w:rsidRPr="005543E6">
        <w:rPr>
          <w:rFonts w:ascii="Calibri" w:hAnsi="Calibri"/>
          <w:noProof/>
          <w:lang w:val="en-US"/>
        </w:rPr>
        <w:tab/>
        <w:t xml:space="preserve">Chen, Y., et al. (2010) A novel mutation of GATA4 in a familial atrial septal defect. Clinica chimica acta; international journal of clinical chemistry </w:t>
      </w:r>
      <w:r w:rsidRPr="005543E6">
        <w:rPr>
          <w:rFonts w:ascii="Calibri" w:hAnsi="Calibri"/>
          <w:b/>
          <w:noProof/>
          <w:lang w:val="en-US"/>
        </w:rPr>
        <w:t>411</w:t>
      </w:r>
      <w:r w:rsidRPr="005543E6">
        <w:rPr>
          <w:rFonts w:ascii="Calibri" w:hAnsi="Calibri"/>
          <w:noProof/>
          <w:lang w:val="en-US"/>
        </w:rPr>
        <w:t>(21-22), 1741-5</w:t>
      </w:r>
      <w:bookmarkEnd w:id="75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76" w:name="_ENREF_76"/>
      <w:r w:rsidRPr="005543E6">
        <w:rPr>
          <w:rFonts w:ascii="Calibri" w:hAnsi="Calibri"/>
          <w:noProof/>
          <w:lang w:val="en-US"/>
        </w:rPr>
        <w:t>76.</w:t>
      </w:r>
      <w:r w:rsidRPr="005543E6">
        <w:rPr>
          <w:rFonts w:ascii="Calibri" w:hAnsi="Calibri"/>
          <w:noProof/>
          <w:lang w:val="en-US"/>
        </w:rPr>
        <w:tab/>
        <w:t xml:space="preserve">Yang, Y.Q., et al. (2013) GATA4 loss-of-function mutations underlie familial tetralogy of fallot. Human mutation </w:t>
      </w:r>
      <w:r w:rsidRPr="005543E6">
        <w:rPr>
          <w:rFonts w:ascii="Calibri" w:hAnsi="Calibri"/>
          <w:b/>
          <w:noProof/>
          <w:lang w:val="en-US"/>
        </w:rPr>
        <w:t>34</w:t>
      </w:r>
      <w:r w:rsidRPr="005543E6">
        <w:rPr>
          <w:rFonts w:ascii="Calibri" w:hAnsi="Calibri"/>
          <w:noProof/>
          <w:lang w:val="en-US"/>
        </w:rPr>
        <w:t>(12), 1662-71</w:t>
      </w:r>
      <w:bookmarkEnd w:id="76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77" w:name="_ENREF_77"/>
      <w:r w:rsidRPr="005543E6">
        <w:rPr>
          <w:rFonts w:ascii="Calibri" w:hAnsi="Calibri"/>
          <w:noProof/>
          <w:lang w:val="en-US"/>
        </w:rPr>
        <w:t>77.</w:t>
      </w:r>
      <w:r w:rsidRPr="005543E6">
        <w:rPr>
          <w:rFonts w:ascii="Calibri" w:hAnsi="Calibri"/>
          <w:noProof/>
          <w:lang w:val="en-US"/>
        </w:rPr>
        <w:tab/>
        <w:t xml:space="preserve">Zhao, L., et al. (2014) A novel GATA4 loss-of-function mutation responsible for familial dilated cardiomyopathy. International journal of molecular medicine </w:t>
      </w:r>
      <w:r w:rsidRPr="005543E6">
        <w:rPr>
          <w:rFonts w:ascii="Calibri" w:hAnsi="Calibri"/>
          <w:b/>
          <w:noProof/>
          <w:lang w:val="en-US"/>
        </w:rPr>
        <w:t>33</w:t>
      </w:r>
      <w:r w:rsidRPr="005543E6">
        <w:rPr>
          <w:rFonts w:ascii="Calibri" w:hAnsi="Calibri"/>
          <w:noProof/>
          <w:lang w:val="en-US"/>
        </w:rPr>
        <w:t>(3), 654-60</w:t>
      </w:r>
      <w:bookmarkEnd w:id="77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78" w:name="_ENREF_78"/>
      <w:r w:rsidRPr="005543E6">
        <w:rPr>
          <w:rFonts w:ascii="Calibri" w:hAnsi="Calibri"/>
          <w:noProof/>
          <w:lang w:val="en-US"/>
        </w:rPr>
        <w:t>78.</w:t>
      </w:r>
      <w:r w:rsidRPr="005543E6">
        <w:rPr>
          <w:rFonts w:ascii="Calibri" w:hAnsi="Calibri"/>
          <w:noProof/>
          <w:lang w:val="en-US"/>
        </w:rPr>
        <w:tab/>
        <w:t xml:space="preserve">Reamon-Buettner, S.M., Spanel-Borowski, K. and Borlak, J. (2006) Bridging the gap between anatomy and molecular genetics for an improved understanding of congenital heart disease. Annals of anatomy = Anatomischer Anzeiger : official organ of the Anatomische Gesellschaft </w:t>
      </w:r>
      <w:r w:rsidRPr="005543E6">
        <w:rPr>
          <w:rFonts w:ascii="Calibri" w:hAnsi="Calibri"/>
          <w:b/>
          <w:noProof/>
          <w:lang w:val="en-US"/>
        </w:rPr>
        <w:t>188</w:t>
      </w:r>
      <w:r w:rsidRPr="005543E6">
        <w:rPr>
          <w:rFonts w:ascii="Calibri" w:hAnsi="Calibri"/>
          <w:noProof/>
          <w:lang w:val="en-US"/>
        </w:rPr>
        <w:t>(3), 213-20</w:t>
      </w:r>
      <w:bookmarkEnd w:id="78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79" w:name="_ENREF_79"/>
      <w:r w:rsidRPr="005543E6">
        <w:rPr>
          <w:rFonts w:ascii="Calibri" w:hAnsi="Calibri"/>
          <w:noProof/>
          <w:lang w:val="en-US"/>
        </w:rPr>
        <w:t>79.</w:t>
      </w:r>
      <w:r w:rsidRPr="005543E6">
        <w:rPr>
          <w:rFonts w:ascii="Calibri" w:hAnsi="Calibri"/>
          <w:noProof/>
          <w:lang w:val="en-US"/>
        </w:rPr>
        <w:tab/>
        <w:t xml:space="preserve">Wang, J., et al. (2011) A novel GATA4 mutation responsible for congenital ventricular septal defects. International journal of molecular medicine </w:t>
      </w:r>
      <w:r w:rsidRPr="005543E6">
        <w:rPr>
          <w:rFonts w:ascii="Calibri" w:hAnsi="Calibri"/>
          <w:b/>
          <w:noProof/>
          <w:lang w:val="en-US"/>
        </w:rPr>
        <w:t>28</w:t>
      </w:r>
      <w:r w:rsidRPr="005543E6">
        <w:rPr>
          <w:rFonts w:ascii="Calibri" w:hAnsi="Calibri"/>
          <w:noProof/>
          <w:lang w:val="en-US"/>
        </w:rPr>
        <w:t>(4), 557-64</w:t>
      </w:r>
      <w:bookmarkEnd w:id="79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80" w:name="_ENREF_80"/>
      <w:r w:rsidRPr="005543E6">
        <w:rPr>
          <w:rFonts w:ascii="Calibri" w:hAnsi="Calibri"/>
          <w:noProof/>
          <w:lang w:val="en-US"/>
        </w:rPr>
        <w:t>80.</w:t>
      </w:r>
      <w:r w:rsidRPr="005543E6">
        <w:rPr>
          <w:rFonts w:ascii="Calibri" w:hAnsi="Calibri"/>
          <w:noProof/>
          <w:lang w:val="en-US"/>
        </w:rPr>
        <w:tab/>
        <w:t xml:space="preserve">Rajagopal, S.K., et al. (2007) Spectrum of heart disease associated with murine and human GATA4 mutation. J Mol Cell Cardiol </w:t>
      </w:r>
      <w:r w:rsidRPr="005543E6">
        <w:rPr>
          <w:rFonts w:ascii="Calibri" w:hAnsi="Calibri"/>
          <w:b/>
          <w:noProof/>
          <w:lang w:val="en-US"/>
        </w:rPr>
        <w:t>43</w:t>
      </w:r>
      <w:r w:rsidRPr="005543E6">
        <w:rPr>
          <w:rFonts w:ascii="Calibri" w:hAnsi="Calibri"/>
          <w:noProof/>
          <w:lang w:val="en-US"/>
        </w:rPr>
        <w:t>(6), 677-85</w:t>
      </w:r>
      <w:bookmarkEnd w:id="80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81" w:name="_ENREF_81"/>
      <w:r w:rsidRPr="005543E6">
        <w:rPr>
          <w:rFonts w:ascii="Calibri" w:hAnsi="Calibri"/>
          <w:noProof/>
          <w:lang w:val="en-US"/>
        </w:rPr>
        <w:t>81.</w:t>
      </w:r>
      <w:r w:rsidRPr="005543E6">
        <w:rPr>
          <w:rFonts w:ascii="Calibri" w:hAnsi="Calibri"/>
          <w:noProof/>
          <w:lang w:val="en-US"/>
        </w:rPr>
        <w:tab/>
        <w:t xml:space="preserve">Garg, V., et al. (2003) GATA4 mutations cause human congenital heart defects and reveal an interaction with TBX5. Nature </w:t>
      </w:r>
      <w:r w:rsidRPr="005543E6">
        <w:rPr>
          <w:rFonts w:ascii="Calibri" w:hAnsi="Calibri"/>
          <w:b/>
          <w:noProof/>
          <w:lang w:val="en-US"/>
        </w:rPr>
        <w:t>424</w:t>
      </w:r>
      <w:r w:rsidRPr="005543E6">
        <w:rPr>
          <w:rFonts w:ascii="Calibri" w:hAnsi="Calibri"/>
          <w:noProof/>
          <w:lang w:val="en-US"/>
        </w:rPr>
        <w:t>(6947), 443-7</w:t>
      </w:r>
      <w:bookmarkEnd w:id="81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82" w:name="_ENREF_82"/>
      <w:r w:rsidRPr="005543E6">
        <w:rPr>
          <w:rFonts w:ascii="Calibri" w:hAnsi="Calibri"/>
          <w:noProof/>
          <w:lang w:val="en-US"/>
        </w:rPr>
        <w:t>82.</w:t>
      </w:r>
      <w:r w:rsidRPr="005543E6">
        <w:rPr>
          <w:rFonts w:ascii="Calibri" w:hAnsi="Calibri"/>
          <w:noProof/>
          <w:lang w:val="en-US"/>
        </w:rPr>
        <w:tab/>
        <w:t xml:space="preserve">Sarkozy, A., et al. (2005) Spectrum of atrial septal defects associated with mutations of NKX2.5 and GATA4 transcription factors. Journal of medical genetics </w:t>
      </w:r>
      <w:r w:rsidRPr="005543E6">
        <w:rPr>
          <w:rFonts w:ascii="Calibri" w:hAnsi="Calibri"/>
          <w:b/>
          <w:noProof/>
          <w:lang w:val="en-US"/>
        </w:rPr>
        <w:t>42</w:t>
      </w:r>
      <w:r w:rsidRPr="005543E6">
        <w:rPr>
          <w:rFonts w:ascii="Calibri" w:hAnsi="Calibri"/>
          <w:noProof/>
          <w:lang w:val="en-US"/>
        </w:rPr>
        <w:t>(2), e16</w:t>
      </w:r>
      <w:bookmarkEnd w:id="82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83" w:name="_ENREF_83"/>
      <w:r w:rsidRPr="005543E6">
        <w:rPr>
          <w:rFonts w:ascii="Calibri" w:hAnsi="Calibri"/>
          <w:noProof/>
          <w:lang w:val="en-US"/>
        </w:rPr>
        <w:t>83.</w:t>
      </w:r>
      <w:r w:rsidRPr="005543E6">
        <w:rPr>
          <w:rFonts w:ascii="Calibri" w:hAnsi="Calibri"/>
          <w:noProof/>
          <w:lang w:val="en-US"/>
        </w:rPr>
        <w:tab/>
        <w:t xml:space="preserve">Chen, Y., et al. (2010) A novel mutation in GATA4 gene associated with dominant inherited familial atrial septal defect. The Journal of thoracic and cardiovascular surgery </w:t>
      </w:r>
      <w:r w:rsidRPr="005543E6">
        <w:rPr>
          <w:rFonts w:ascii="Calibri" w:hAnsi="Calibri"/>
          <w:b/>
          <w:noProof/>
          <w:lang w:val="en-US"/>
        </w:rPr>
        <w:t>140</w:t>
      </w:r>
      <w:r w:rsidRPr="005543E6">
        <w:rPr>
          <w:rFonts w:ascii="Calibri" w:hAnsi="Calibri"/>
          <w:noProof/>
          <w:lang w:val="en-US"/>
        </w:rPr>
        <w:t>(3), 684-7</w:t>
      </w:r>
      <w:bookmarkEnd w:id="83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84" w:name="_ENREF_84"/>
      <w:r w:rsidRPr="005543E6">
        <w:rPr>
          <w:rFonts w:ascii="Calibri" w:hAnsi="Calibri"/>
          <w:noProof/>
          <w:lang w:val="en-US"/>
        </w:rPr>
        <w:t>84.</w:t>
      </w:r>
      <w:r w:rsidRPr="005543E6">
        <w:rPr>
          <w:rFonts w:ascii="Calibri" w:hAnsi="Calibri"/>
          <w:noProof/>
          <w:lang w:val="en-US"/>
        </w:rPr>
        <w:tab/>
        <w:t xml:space="preserve">D'Amato, E., et al. (2010) Genetic investigation in an Italian child with an unusual association of atrial septal defect, attributable to a new familial GATA4 gene mutation, and neonatal diabetes due to pancreatic agenesis. Diabetic medicine : a journal of the British Diabetic Association </w:t>
      </w:r>
      <w:r w:rsidRPr="005543E6">
        <w:rPr>
          <w:rFonts w:ascii="Calibri" w:hAnsi="Calibri"/>
          <w:b/>
          <w:noProof/>
          <w:lang w:val="en-US"/>
        </w:rPr>
        <w:t>27</w:t>
      </w:r>
      <w:r w:rsidRPr="005543E6">
        <w:rPr>
          <w:rFonts w:ascii="Calibri" w:hAnsi="Calibri"/>
          <w:noProof/>
          <w:lang w:val="en-US"/>
        </w:rPr>
        <w:t>(10), 1195-200</w:t>
      </w:r>
      <w:bookmarkEnd w:id="84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85" w:name="_ENREF_85"/>
      <w:r w:rsidRPr="005543E6">
        <w:rPr>
          <w:rFonts w:ascii="Calibri" w:hAnsi="Calibri"/>
          <w:noProof/>
          <w:lang w:val="en-US"/>
        </w:rPr>
        <w:t>85.</w:t>
      </w:r>
      <w:r w:rsidRPr="005543E6">
        <w:rPr>
          <w:rFonts w:ascii="Calibri" w:hAnsi="Calibri"/>
          <w:noProof/>
          <w:lang w:val="en-US"/>
        </w:rPr>
        <w:tab/>
        <w:t xml:space="preserve">Xiang, R., et al. (2013) A novel mutation of GATA4 (K319E) is responsible for familial atrial septal defect and pulmonary valve stenosis. Gene </w:t>
      </w:r>
      <w:bookmarkEnd w:id="85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86" w:name="_ENREF_86"/>
      <w:r w:rsidRPr="005543E6">
        <w:rPr>
          <w:rFonts w:ascii="Calibri" w:hAnsi="Calibri"/>
          <w:noProof/>
          <w:lang w:val="en-US"/>
        </w:rPr>
        <w:t>86.</w:t>
      </w:r>
      <w:r w:rsidRPr="005543E6">
        <w:rPr>
          <w:rFonts w:ascii="Calibri" w:hAnsi="Calibri"/>
          <w:noProof/>
          <w:lang w:val="en-US"/>
        </w:rPr>
        <w:tab/>
        <w:t xml:space="preserve">Wang, J., et al. (2010) [Novel GATA4 mutations identified in patients with congenital heart disease]. Zhonghua yi xue za zhi </w:t>
      </w:r>
      <w:r w:rsidRPr="005543E6">
        <w:rPr>
          <w:rFonts w:ascii="Calibri" w:hAnsi="Calibri"/>
          <w:b/>
          <w:noProof/>
          <w:lang w:val="en-US"/>
        </w:rPr>
        <w:t>90</w:t>
      </w:r>
      <w:r w:rsidRPr="005543E6">
        <w:rPr>
          <w:rFonts w:ascii="Calibri" w:hAnsi="Calibri"/>
          <w:noProof/>
          <w:lang w:val="en-US"/>
        </w:rPr>
        <w:t>(10), 667-71</w:t>
      </w:r>
      <w:bookmarkEnd w:id="86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87" w:name="_ENREF_87"/>
      <w:r w:rsidRPr="005543E6">
        <w:rPr>
          <w:rFonts w:ascii="Calibri" w:hAnsi="Calibri"/>
          <w:noProof/>
          <w:lang w:val="en-US"/>
        </w:rPr>
        <w:t>87.</w:t>
      </w:r>
      <w:r w:rsidRPr="005543E6">
        <w:rPr>
          <w:rFonts w:ascii="Calibri" w:hAnsi="Calibri"/>
          <w:noProof/>
          <w:lang w:val="en-US"/>
        </w:rPr>
        <w:tab/>
        <w:t xml:space="preserve">Wei, D., et al. (2013) GATA5 loss-of-function mutations underlie tetralogy of fallot. International journal of medical sciences </w:t>
      </w:r>
      <w:r w:rsidRPr="005543E6">
        <w:rPr>
          <w:rFonts w:ascii="Calibri" w:hAnsi="Calibri"/>
          <w:b/>
          <w:noProof/>
          <w:lang w:val="en-US"/>
        </w:rPr>
        <w:t>10</w:t>
      </w:r>
      <w:r w:rsidRPr="005543E6">
        <w:rPr>
          <w:rFonts w:ascii="Calibri" w:hAnsi="Calibri"/>
          <w:noProof/>
          <w:lang w:val="en-US"/>
        </w:rPr>
        <w:t>(1), 34-42</w:t>
      </w:r>
      <w:bookmarkEnd w:id="87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88" w:name="_ENREF_88"/>
      <w:r w:rsidRPr="005543E6">
        <w:rPr>
          <w:rFonts w:ascii="Calibri" w:hAnsi="Calibri"/>
          <w:noProof/>
          <w:lang w:val="en-US"/>
        </w:rPr>
        <w:t>88.</w:t>
      </w:r>
      <w:r w:rsidRPr="005543E6">
        <w:rPr>
          <w:rFonts w:ascii="Calibri" w:hAnsi="Calibri"/>
          <w:noProof/>
          <w:lang w:val="en-US"/>
        </w:rPr>
        <w:tab/>
        <w:t xml:space="preserve">Jiang, J.Q., et al. (2013) Prevalence and spectrum of GATA5 mutations associated with congenital heart disease. International journal of cardiology </w:t>
      </w:r>
      <w:r w:rsidRPr="005543E6">
        <w:rPr>
          <w:rFonts w:ascii="Calibri" w:hAnsi="Calibri"/>
          <w:b/>
          <w:noProof/>
          <w:lang w:val="en-US"/>
        </w:rPr>
        <w:t>165</w:t>
      </w:r>
      <w:r w:rsidRPr="005543E6">
        <w:rPr>
          <w:rFonts w:ascii="Calibri" w:hAnsi="Calibri"/>
          <w:noProof/>
          <w:lang w:val="en-US"/>
        </w:rPr>
        <w:t>(3), 570-3</w:t>
      </w:r>
      <w:bookmarkEnd w:id="88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89" w:name="_ENREF_89"/>
      <w:r w:rsidRPr="005543E6">
        <w:rPr>
          <w:rFonts w:ascii="Calibri" w:hAnsi="Calibri"/>
          <w:noProof/>
          <w:lang w:val="en-US"/>
        </w:rPr>
        <w:t>89.</w:t>
      </w:r>
      <w:r w:rsidRPr="005543E6">
        <w:rPr>
          <w:rFonts w:ascii="Calibri" w:hAnsi="Calibri"/>
          <w:noProof/>
          <w:lang w:val="en-US"/>
        </w:rPr>
        <w:tab/>
        <w:t xml:space="preserve">Wei, D., et al. (2013) GATA5 loss-of-function mutation responsible for the congenital ventriculoseptal defect. Pediatric cardiology </w:t>
      </w:r>
      <w:r w:rsidRPr="005543E6">
        <w:rPr>
          <w:rFonts w:ascii="Calibri" w:hAnsi="Calibri"/>
          <w:b/>
          <w:noProof/>
          <w:lang w:val="en-US"/>
        </w:rPr>
        <w:t>34</w:t>
      </w:r>
      <w:r w:rsidRPr="005543E6">
        <w:rPr>
          <w:rFonts w:ascii="Calibri" w:hAnsi="Calibri"/>
          <w:noProof/>
          <w:lang w:val="en-US"/>
        </w:rPr>
        <w:t>(3), 504-11</w:t>
      </w:r>
      <w:bookmarkEnd w:id="89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90" w:name="_ENREF_90"/>
      <w:r w:rsidRPr="005543E6">
        <w:rPr>
          <w:rFonts w:ascii="Calibri" w:hAnsi="Calibri"/>
          <w:noProof/>
          <w:lang w:val="en-US"/>
        </w:rPr>
        <w:t>90.</w:t>
      </w:r>
      <w:r w:rsidRPr="005543E6">
        <w:rPr>
          <w:rFonts w:ascii="Calibri" w:hAnsi="Calibri"/>
          <w:noProof/>
          <w:lang w:val="en-US"/>
        </w:rPr>
        <w:tab/>
        <w:t xml:space="preserve">Wang, X.H., et al. (2013) A novel GATA5 loss-of-function mutation underlies lone atrial fibrillation. International journal of molecular medicine </w:t>
      </w:r>
      <w:r w:rsidRPr="005543E6">
        <w:rPr>
          <w:rFonts w:ascii="Calibri" w:hAnsi="Calibri"/>
          <w:b/>
          <w:noProof/>
          <w:lang w:val="en-US"/>
        </w:rPr>
        <w:t>31</w:t>
      </w:r>
      <w:r w:rsidRPr="005543E6">
        <w:rPr>
          <w:rFonts w:ascii="Calibri" w:hAnsi="Calibri"/>
          <w:noProof/>
          <w:lang w:val="en-US"/>
        </w:rPr>
        <w:t>(1), 43-50</w:t>
      </w:r>
      <w:bookmarkEnd w:id="90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91" w:name="_ENREF_91"/>
      <w:r w:rsidRPr="005543E6">
        <w:rPr>
          <w:rFonts w:ascii="Calibri" w:hAnsi="Calibri"/>
          <w:noProof/>
          <w:lang w:val="en-US"/>
        </w:rPr>
        <w:lastRenderedPageBreak/>
        <w:t>91.</w:t>
      </w:r>
      <w:r w:rsidRPr="005543E6">
        <w:rPr>
          <w:rFonts w:ascii="Calibri" w:hAnsi="Calibri"/>
          <w:noProof/>
          <w:lang w:val="en-US"/>
        </w:rPr>
        <w:tab/>
        <w:t xml:space="preserve">Huang, R.T., et al. (2014) Somatic GATA5 mutations in sporadic tetralogy of Fallot. International journal of molecular medicine </w:t>
      </w:r>
      <w:r w:rsidRPr="005543E6">
        <w:rPr>
          <w:rFonts w:ascii="Calibri" w:hAnsi="Calibri"/>
          <w:b/>
          <w:noProof/>
          <w:lang w:val="en-US"/>
        </w:rPr>
        <w:t>33</w:t>
      </w:r>
      <w:r w:rsidRPr="005543E6">
        <w:rPr>
          <w:rFonts w:ascii="Calibri" w:hAnsi="Calibri"/>
          <w:noProof/>
          <w:lang w:val="en-US"/>
        </w:rPr>
        <w:t>(5), 1227-35</w:t>
      </w:r>
      <w:bookmarkEnd w:id="91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92" w:name="_ENREF_92"/>
      <w:r w:rsidRPr="005543E6">
        <w:rPr>
          <w:rFonts w:ascii="Calibri" w:hAnsi="Calibri"/>
          <w:noProof/>
          <w:lang w:val="en-US"/>
        </w:rPr>
        <w:t>92.</w:t>
      </w:r>
      <w:r w:rsidRPr="005543E6">
        <w:rPr>
          <w:rFonts w:ascii="Calibri" w:hAnsi="Calibri"/>
          <w:noProof/>
          <w:lang w:val="en-US"/>
        </w:rPr>
        <w:tab/>
        <w:t xml:space="preserve">Foffa, I., et al. (2013) Sequencing of NOTCH1, GATA5, TGFBR1 and TGFBR2 genes in familial cases of bicuspid aortic valve. BMC medical genetics </w:t>
      </w:r>
      <w:r w:rsidRPr="005543E6">
        <w:rPr>
          <w:rFonts w:ascii="Calibri" w:hAnsi="Calibri"/>
          <w:b/>
          <w:noProof/>
          <w:lang w:val="en-US"/>
        </w:rPr>
        <w:t>14</w:t>
      </w:r>
      <w:r w:rsidRPr="005543E6">
        <w:rPr>
          <w:rFonts w:ascii="Calibri" w:hAnsi="Calibri"/>
          <w:noProof/>
          <w:lang w:val="en-US"/>
        </w:rPr>
        <w:t>, 44</w:t>
      </w:r>
      <w:bookmarkEnd w:id="92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93" w:name="_ENREF_93"/>
      <w:r w:rsidRPr="005543E6">
        <w:rPr>
          <w:rFonts w:ascii="Calibri" w:hAnsi="Calibri"/>
          <w:noProof/>
          <w:lang w:val="en-US"/>
        </w:rPr>
        <w:t>93.</w:t>
      </w:r>
      <w:r w:rsidRPr="005543E6">
        <w:rPr>
          <w:rFonts w:ascii="Calibri" w:hAnsi="Calibri"/>
          <w:noProof/>
          <w:lang w:val="en-US"/>
        </w:rPr>
        <w:tab/>
        <w:t xml:space="preserve">Gu, J.Y., et al. (2012) Novel GATA5 loss-of-function mutations underlie familial atrial fibrillation. Clinics </w:t>
      </w:r>
      <w:r w:rsidRPr="005543E6">
        <w:rPr>
          <w:rFonts w:ascii="Calibri" w:hAnsi="Calibri"/>
          <w:b/>
          <w:noProof/>
          <w:lang w:val="en-US"/>
        </w:rPr>
        <w:t>67</w:t>
      </w:r>
      <w:r w:rsidRPr="005543E6">
        <w:rPr>
          <w:rFonts w:ascii="Calibri" w:hAnsi="Calibri"/>
          <w:noProof/>
          <w:lang w:val="en-US"/>
        </w:rPr>
        <w:t>(12), 1393-9</w:t>
      </w:r>
      <w:bookmarkEnd w:id="93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94" w:name="_ENREF_94"/>
      <w:r w:rsidRPr="005543E6">
        <w:rPr>
          <w:rFonts w:ascii="Calibri" w:hAnsi="Calibri"/>
          <w:noProof/>
          <w:lang w:val="en-US"/>
        </w:rPr>
        <w:t>94.</w:t>
      </w:r>
      <w:r w:rsidRPr="005543E6">
        <w:rPr>
          <w:rFonts w:ascii="Calibri" w:hAnsi="Calibri"/>
          <w:noProof/>
          <w:lang w:val="en-US"/>
        </w:rPr>
        <w:tab/>
        <w:t xml:space="preserve">Yang, Y.Q., et al. (2012) Mutational spectrum of the GATA5 gene associated with familial atrial fibrillation. International journal of cardiology </w:t>
      </w:r>
      <w:r w:rsidRPr="005543E6">
        <w:rPr>
          <w:rFonts w:ascii="Calibri" w:hAnsi="Calibri"/>
          <w:b/>
          <w:noProof/>
          <w:lang w:val="en-US"/>
        </w:rPr>
        <w:t>157</w:t>
      </w:r>
      <w:r w:rsidRPr="005543E6">
        <w:rPr>
          <w:rFonts w:ascii="Calibri" w:hAnsi="Calibri"/>
          <w:noProof/>
          <w:lang w:val="en-US"/>
        </w:rPr>
        <w:t>(2), 305-7</w:t>
      </w:r>
      <w:bookmarkEnd w:id="94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95" w:name="_ENREF_95"/>
      <w:r w:rsidRPr="005543E6">
        <w:rPr>
          <w:rFonts w:ascii="Calibri" w:hAnsi="Calibri"/>
          <w:noProof/>
          <w:lang w:val="en-US"/>
        </w:rPr>
        <w:t>95.</w:t>
      </w:r>
      <w:r w:rsidRPr="005543E6">
        <w:rPr>
          <w:rFonts w:ascii="Calibri" w:hAnsi="Calibri"/>
          <w:noProof/>
          <w:lang w:val="en-US"/>
        </w:rPr>
        <w:tab/>
        <w:t xml:space="preserve">Francis, C., et al. (2014) 95 Identification Of Likely Pathogenic Variants In Patients With Bicuspid Aortic Valve: Correlation Of Complex Genotype With A More Severe Aortic Phenotype. Heart </w:t>
      </w:r>
      <w:r w:rsidRPr="005543E6">
        <w:rPr>
          <w:rFonts w:ascii="Calibri" w:hAnsi="Calibri"/>
          <w:b/>
          <w:noProof/>
          <w:lang w:val="en-US"/>
        </w:rPr>
        <w:t>100</w:t>
      </w:r>
      <w:r w:rsidRPr="005543E6">
        <w:rPr>
          <w:rFonts w:ascii="Calibri" w:hAnsi="Calibri"/>
          <w:noProof/>
          <w:lang w:val="en-US"/>
        </w:rPr>
        <w:t>(Suppl 3), A55-A56</w:t>
      </w:r>
      <w:bookmarkEnd w:id="95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96" w:name="_ENREF_96"/>
      <w:r w:rsidRPr="005543E6">
        <w:rPr>
          <w:rFonts w:ascii="Calibri" w:hAnsi="Calibri"/>
          <w:noProof/>
          <w:lang w:val="en-US"/>
        </w:rPr>
        <w:t>96.</w:t>
      </w:r>
      <w:r w:rsidRPr="005543E6">
        <w:rPr>
          <w:rFonts w:ascii="Calibri" w:hAnsi="Calibri"/>
          <w:noProof/>
          <w:lang w:val="en-US"/>
        </w:rPr>
        <w:tab/>
        <w:t xml:space="preserve">Bonachea, E.M., et al. (2014) Rare GATA5 sequence variants identified in individuals with bicuspid aortic valve. Pediatric research </w:t>
      </w:r>
      <w:r w:rsidRPr="005543E6">
        <w:rPr>
          <w:rFonts w:ascii="Calibri" w:hAnsi="Calibri"/>
          <w:b/>
          <w:noProof/>
          <w:lang w:val="en-US"/>
        </w:rPr>
        <w:t>76</w:t>
      </w:r>
      <w:r w:rsidRPr="005543E6">
        <w:rPr>
          <w:rFonts w:ascii="Calibri" w:hAnsi="Calibri"/>
          <w:noProof/>
          <w:lang w:val="en-US"/>
        </w:rPr>
        <w:t>(2), 211-6</w:t>
      </w:r>
      <w:bookmarkEnd w:id="96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97" w:name="_ENREF_97"/>
      <w:r w:rsidRPr="005543E6">
        <w:rPr>
          <w:rFonts w:ascii="Calibri" w:hAnsi="Calibri"/>
          <w:noProof/>
          <w:lang w:val="en-US"/>
        </w:rPr>
        <w:t>97.</w:t>
      </w:r>
      <w:r w:rsidRPr="005543E6">
        <w:rPr>
          <w:rFonts w:ascii="Calibri" w:hAnsi="Calibri"/>
          <w:noProof/>
          <w:lang w:val="en-US"/>
        </w:rPr>
        <w:tab/>
        <w:t xml:space="preserve">Shi, L.M., et al. (2014) GATA5 loss-of-function mutations associated with congenital bicuspid aortic valve. International journal of molecular medicine </w:t>
      </w:r>
      <w:r w:rsidRPr="005543E6">
        <w:rPr>
          <w:rFonts w:ascii="Calibri" w:hAnsi="Calibri"/>
          <w:b/>
          <w:noProof/>
          <w:lang w:val="en-US"/>
        </w:rPr>
        <w:t>33</w:t>
      </w:r>
      <w:r w:rsidRPr="005543E6">
        <w:rPr>
          <w:rFonts w:ascii="Calibri" w:hAnsi="Calibri"/>
          <w:noProof/>
          <w:lang w:val="en-US"/>
        </w:rPr>
        <w:t>(5), 1219-26</w:t>
      </w:r>
      <w:bookmarkEnd w:id="97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98" w:name="_ENREF_98"/>
      <w:r w:rsidRPr="005543E6">
        <w:rPr>
          <w:rFonts w:ascii="Calibri" w:hAnsi="Calibri"/>
          <w:noProof/>
          <w:lang w:val="en-US"/>
        </w:rPr>
        <w:t>98.</w:t>
      </w:r>
      <w:r w:rsidRPr="005543E6">
        <w:rPr>
          <w:rFonts w:ascii="Calibri" w:hAnsi="Calibri"/>
          <w:noProof/>
          <w:lang w:val="en-US"/>
        </w:rPr>
        <w:tab/>
        <w:t xml:space="preserve">Huang, R.T., et al. (2013) Somatic mutations in the GATA6 gene underlie sporadic tetralogy of Fallot. International journal of molecular medicine </w:t>
      </w:r>
      <w:r w:rsidRPr="005543E6">
        <w:rPr>
          <w:rFonts w:ascii="Calibri" w:hAnsi="Calibri"/>
          <w:b/>
          <w:noProof/>
          <w:lang w:val="en-US"/>
        </w:rPr>
        <w:t>31</w:t>
      </w:r>
      <w:r w:rsidRPr="005543E6">
        <w:rPr>
          <w:rFonts w:ascii="Calibri" w:hAnsi="Calibri"/>
          <w:noProof/>
          <w:lang w:val="en-US"/>
        </w:rPr>
        <w:t>(1), 51-8</w:t>
      </w:r>
      <w:bookmarkEnd w:id="98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99" w:name="_ENREF_99"/>
      <w:r w:rsidRPr="005543E6">
        <w:rPr>
          <w:rFonts w:ascii="Calibri" w:hAnsi="Calibri"/>
          <w:noProof/>
          <w:lang w:val="en-US"/>
        </w:rPr>
        <w:t>99.</w:t>
      </w:r>
      <w:r w:rsidRPr="005543E6">
        <w:rPr>
          <w:rFonts w:ascii="Calibri" w:hAnsi="Calibri"/>
          <w:noProof/>
          <w:lang w:val="en-US"/>
        </w:rPr>
        <w:tab/>
        <w:t xml:space="preserve">Wang, J., et al. (2012) Novel GATA6 mutations associated with congenital ventricular septal defect or tetralogy of fallot. DNA and cell biology </w:t>
      </w:r>
      <w:r w:rsidRPr="005543E6">
        <w:rPr>
          <w:rFonts w:ascii="Calibri" w:hAnsi="Calibri"/>
          <w:b/>
          <w:noProof/>
          <w:lang w:val="en-US"/>
        </w:rPr>
        <w:t>31</w:t>
      </w:r>
      <w:r w:rsidRPr="005543E6">
        <w:rPr>
          <w:rFonts w:ascii="Calibri" w:hAnsi="Calibri"/>
          <w:noProof/>
          <w:lang w:val="en-US"/>
        </w:rPr>
        <w:t>(11), 1610-7</w:t>
      </w:r>
      <w:bookmarkEnd w:id="99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00" w:name="_ENREF_100"/>
      <w:r w:rsidRPr="005543E6">
        <w:rPr>
          <w:rFonts w:ascii="Calibri" w:hAnsi="Calibri"/>
          <w:noProof/>
          <w:lang w:val="en-US"/>
        </w:rPr>
        <w:t>100.</w:t>
      </w:r>
      <w:r w:rsidRPr="005543E6">
        <w:rPr>
          <w:rFonts w:ascii="Calibri" w:hAnsi="Calibri"/>
          <w:noProof/>
          <w:lang w:val="en-US"/>
        </w:rPr>
        <w:tab/>
        <w:t xml:space="preserve">De Franco, E., et al. (2013) GATA6 mutations cause a broad phenotypic spectrum of diabetes from pancreatic agenesis to adult-onset diabetes without exocrine insufficiency. Diabetes </w:t>
      </w:r>
      <w:r w:rsidRPr="005543E6">
        <w:rPr>
          <w:rFonts w:ascii="Calibri" w:hAnsi="Calibri"/>
          <w:b/>
          <w:noProof/>
          <w:lang w:val="en-US"/>
        </w:rPr>
        <w:t>62</w:t>
      </w:r>
      <w:r w:rsidRPr="005543E6">
        <w:rPr>
          <w:rFonts w:ascii="Calibri" w:hAnsi="Calibri"/>
          <w:noProof/>
          <w:lang w:val="en-US"/>
        </w:rPr>
        <w:t>(3), 993-7</w:t>
      </w:r>
      <w:bookmarkEnd w:id="100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01" w:name="_ENREF_101"/>
      <w:r w:rsidRPr="005543E6">
        <w:rPr>
          <w:rFonts w:ascii="Calibri" w:hAnsi="Calibri"/>
          <w:noProof/>
          <w:lang w:val="en-US"/>
        </w:rPr>
        <w:t>101.</w:t>
      </w:r>
      <w:r w:rsidRPr="005543E6">
        <w:rPr>
          <w:rFonts w:ascii="Calibri" w:hAnsi="Calibri"/>
          <w:noProof/>
          <w:lang w:val="en-US"/>
        </w:rPr>
        <w:tab/>
        <w:t xml:space="preserve">Allen, H.L., et al. (2012) GATA6 haploinsufficiency causes pancreatic agenesis in humans. Nature genetics </w:t>
      </w:r>
      <w:r w:rsidRPr="005543E6">
        <w:rPr>
          <w:rFonts w:ascii="Calibri" w:hAnsi="Calibri"/>
          <w:b/>
          <w:noProof/>
          <w:lang w:val="en-US"/>
        </w:rPr>
        <w:t>44</w:t>
      </w:r>
      <w:r w:rsidRPr="005543E6">
        <w:rPr>
          <w:rFonts w:ascii="Calibri" w:hAnsi="Calibri"/>
          <w:noProof/>
          <w:lang w:val="en-US"/>
        </w:rPr>
        <w:t>(1), 20-22</w:t>
      </w:r>
      <w:bookmarkEnd w:id="101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02" w:name="_ENREF_102"/>
      <w:r w:rsidRPr="005543E6">
        <w:rPr>
          <w:rFonts w:ascii="Calibri" w:hAnsi="Calibri"/>
          <w:noProof/>
          <w:lang w:val="en-US"/>
        </w:rPr>
        <w:t>102.</w:t>
      </w:r>
      <w:r w:rsidRPr="005543E6">
        <w:rPr>
          <w:rFonts w:ascii="Calibri" w:hAnsi="Calibri"/>
          <w:noProof/>
          <w:lang w:val="en-US"/>
        </w:rPr>
        <w:tab/>
        <w:t xml:space="preserve">Yu, L., et al. (2014) Whole exome sequencing identifies de novo mutations in GATA6 associated with congenital diaphragmatic hernia. Journal of medical genetics </w:t>
      </w:r>
      <w:r w:rsidRPr="005543E6">
        <w:rPr>
          <w:rFonts w:ascii="Calibri" w:hAnsi="Calibri"/>
          <w:b/>
          <w:noProof/>
          <w:lang w:val="en-US"/>
        </w:rPr>
        <w:t>51</w:t>
      </w:r>
      <w:r w:rsidRPr="005543E6">
        <w:rPr>
          <w:rFonts w:ascii="Calibri" w:hAnsi="Calibri"/>
          <w:noProof/>
          <w:lang w:val="en-US"/>
        </w:rPr>
        <w:t>(3), 197-202</w:t>
      </w:r>
      <w:bookmarkEnd w:id="102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03" w:name="_ENREF_103"/>
      <w:r w:rsidRPr="005543E6">
        <w:rPr>
          <w:rFonts w:ascii="Calibri" w:hAnsi="Calibri"/>
          <w:noProof/>
          <w:lang w:val="en-US"/>
        </w:rPr>
        <w:t>103.</w:t>
      </w:r>
      <w:r w:rsidRPr="005543E6">
        <w:rPr>
          <w:rFonts w:ascii="Calibri" w:hAnsi="Calibri"/>
          <w:noProof/>
          <w:lang w:val="en-US"/>
        </w:rPr>
        <w:tab/>
        <w:t xml:space="preserve">Kodo, K., et al. (2009) GATA6 mutations cause human cardiac outflow tract defects by disrupting semaphorin-plexin signaling. Proceedings of the National Academy of Sciences of the United States of America </w:t>
      </w:r>
      <w:r w:rsidRPr="005543E6">
        <w:rPr>
          <w:rFonts w:ascii="Calibri" w:hAnsi="Calibri"/>
          <w:b/>
          <w:noProof/>
          <w:lang w:val="en-US"/>
        </w:rPr>
        <w:t>106</w:t>
      </w:r>
      <w:r w:rsidRPr="005543E6">
        <w:rPr>
          <w:rFonts w:ascii="Calibri" w:hAnsi="Calibri"/>
          <w:noProof/>
          <w:lang w:val="en-US"/>
        </w:rPr>
        <w:t>(33), 13933-8</w:t>
      </w:r>
      <w:bookmarkEnd w:id="103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04" w:name="_ENREF_104"/>
      <w:r w:rsidRPr="005543E6">
        <w:rPr>
          <w:rFonts w:ascii="Calibri" w:hAnsi="Calibri"/>
          <w:noProof/>
          <w:lang w:val="en-US"/>
        </w:rPr>
        <w:t>104.</w:t>
      </w:r>
      <w:r w:rsidRPr="005543E6">
        <w:rPr>
          <w:rFonts w:ascii="Calibri" w:hAnsi="Calibri"/>
          <w:noProof/>
          <w:lang w:val="en-US"/>
        </w:rPr>
        <w:tab/>
        <w:t xml:space="preserve">Catli, G., et al. (2013) A novel GATA6 mutation leading to congenital heart defects and permanent neonatal diabetes: a case report. Diabetes &amp; metabolism </w:t>
      </w:r>
      <w:r w:rsidRPr="005543E6">
        <w:rPr>
          <w:rFonts w:ascii="Calibri" w:hAnsi="Calibri"/>
          <w:b/>
          <w:noProof/>
          <w:lang w:val="en-US"/>
        </w:rPr>
        <w:t>39</w:t>
      </w:r>
      <w:r w:rsidRPr="005543E6">
        <w:rPr>
          <w:rFonts w:ascii="Calibri" w:hAnsi="Calibri"/>
          <w:noProof/>
          <w:lang w:val="en-US"/>
        </w:rPr>
        <w:t>(4), 370-4</w:t>
      </w:r>
      <w:bookmarkEnd w:id="104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05" w:name="_ENREF_105"/>
      <w:r w:rsidRPr="005543E6">
        <w:rPr>
          <w:rFonts w:ascii="Calibri" w:hAnsi="Calibri"/>
          <w:noProof/>
          <w:lang w:val="en-US"/>
        </w:rPr>
        <w:t>105.</w:t>
      </w:r>
      <w:r w:rsidRPr="005543E6">
        <w:rPr>
          <w:rFonts w:ascii="Calibri" w:hAnsi="Calibri"/>
          <w:noProof/>
          <w:lang w:val="en-US"/>
        </w:rPr>
        <w:tab/>
        <w:t xml:space="preserve">Li, J., et al. (2012) Novel GATA6 loss-of-function mutation responsible for familial atrial fibrillation. International journal of molecular medicine </w:t>
      </w:r>
      <w:r w:rsidRPr="005543E6">
        <w:rPr>
          <w:rFonts w:ascii="Calibri" w:hAnsi="Calibri"/>
          <w:b/>
          <w:noProof/>
          <w:lang w:val="en-US"/>
        </w:rPr>
        <w:t>30</w:t>
      </w:r>
      <w:r w:rsidRPr="005543E6">
        <w:rPr>
          <w:rFonts w:ascii="Calibri" w:hAnsi="Calibri"/>
          <w:noProof/>
          <w:lang w:val="en-US"/>
        </w:rPr>
        <w:t>(4), 783-90</w:t>
      </w:r>
      <w:bookmarkEnd w:id="105"/>
    </w:p>
    <w:p w:rsidR="005543E6" w:rsidRPr="005543E6" w:rsidRDefault="005543E6" w:rsidP="005543E6">
      <w:pPr>
        <w:rPr>
          <w:rFonts w:ascii="Calibri" w:hAnsi="Calibri"/>
          <w:noProof/>
          <w:lang w:val="en-US"/>
        </w:rPr>
      </w:pPr>
      <w:bookmarkStart w:id="106" w:name="_ENREF_106"/>
      <w:r w:rsidRPr="005543E6">
        <w:rPr>
          <w:rFonts w:ascii="Calibri" w:hAnsi="Calibri"/>
          <w:noProof/>
          <w:lang w:val="en-US"/>
        </w:rPr>
        <w:t>106.</w:t>
      </w:r>
      <w:r w:rsidRPr="005543E6">
        <w:rPr>
          <w:rFonts w:ascii="Calibri" w:hAnsi="Calibri"/>
          <w:noProof/>
          <w:lang w:val="en-US"/>
        </w:rPr>
        <w:tab/>
        <w:t xml:space="preserve">Suzuki, S., et al. (2014) A case of pancreatic agenesis and congenital heart defects with a novel GATA6 nonsense mutation: evidence of haploinsufficiency due to nonsense-mediated mRNA decay. American journal of medical genetics. Part A </w:t>
      </w:r>
      <w:r w:rsidRPr="005543E6">
        <w:rPr>
          <w:rFonts w:ascii="Calibri" w:hAnsi="Calibri"/>
          <w:b/>
          <w:noProof/>
          <w:lang w:val="en-US"/>
        </w:rPr>
        <w:t>164A</w:t>
      </w:r>
      <w:r w:rsidRPr="005543E6">
        <w:rPr>
          <w:rFonts w:ascii="Calibri" w:hAnsi="Calibri"/>
          <w:noProof/>
          <w:lang w:val="en-US"/>
        </w:rPr>
        <w:t>(2), 476-9</w:t>
      </w:r>
      <w:bookmarkEnd w:id="106"/>
    </w:p>
    <w:p w:rsidR="005543E6" w:rsidRPr="005543E6" w:rsidRDefault="005543E6" w:rsidP="005543E6">
      <w:pPr>
        <w:rPr>
          <w:rFonts w:ascii="Calibri" w:hAnsi="Calibri"/>
          <w:noProof/>
        </w:rPr>
      </w:pPr>
      <w:bookmarkStart w:id="107" w:name="_ENREF_107"/>
      <w:r w:rsidRPr="005543E6">
        <w:rPr>
          <w:rFonts w:ascii="Calibri" w:hAnsi="Calibri"/>
          <w:noProof/>
          <w:lang w:val="en-US"/>
        </w:rPr>
        <w:t>107.</w:t>
      </w:r>
      <w:r w:rsidRPr="005543E6">
        <w:rPr>
          <w:rFonts w:ascii="Calibri" w:hAnsi="Calibri"/>
          <w:noProof/>
          <w:lang w:val="en-US"/>
        </w:rPr>
        <w:tab/>
        <w:t xml:space="preserve">Bonnefond, A., et al. (2012) GATA6 inactivating mutations are associated with heart defects and, inconsistently, with pancreatic agenesis and diabetes. </w:t>
      </w:r>
      <w:r w:rsidRPr="005543E6">
        <w:rPr>
          <w:rFonts w:ascii="Calibri" w:hAnsi="Calibri"/>
          <w:noProof/>
        </w:rPr>
        <w:t xml:space="preserve">Diabetologia </w:t>
      </w:r>
      <w:r w:rsidRPr="005543E6">
        <w:rPr>
          <w:rFonts w:ascii="Calibri" w:hAnsi="Calibri"/>
          <w:b/>
          <w:noProof/>
        </w:rPr>
        <w:t>55</w:t>
      </w:r>
      <w:r w:rsidRPr="005543E6">
        <w:rPr>
          <w:rFonts w:ascii="Calibri" w:hAnsi="Calibri"/>
          <w:noProof/>
        </w:rPr>
        <w:t>(10), 2845-7</w:t>
      </w:r>
      <w:bookmarkEnd w:id="107"/>
    </w:p>
    <w:p w:rsidR="005543E6" w:rsidRDefault="005543E6" w:rsidP="005543E6">
      <w:pPr>
        <w:rPr>
          <w:rFonts w:ascii="Calibri" w:hAnsi="Calibri"/>
          <w:noProof/>
        </w:rPr>
      </w:pPr>
    </w:p>
    <w:p w:rsidR="007A209E" w:rsidRDefault="00FC11E3">
      <w:r>
        <w:fldChar w:fldCharType="end"/>
      </w:r>
    </w:p>
    <w:sectPr w:rsidR="007A209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D9C1A3A"/>
    <w:multiLevelType w:val="hybridMultilevel"/>
    <w:tmpl w:val="82742542"/>
    <w:lvl w:ilvl="0" w:tplc="93967DBE">
      <w:start w:val="12"/>
      <w:numFmt w:val="bullet"/>
      <w:lvlText w:val="-"/>
      <w:lvlJc w:val="left"/>
      <w:pPr>
        <w:ind w:left="360" w:hanging="360"/>
      </w:pPr>
      <w:rPr>
        <w:rFonts w:ascii="Calibri" w:eastAsiaTheme="minorHAnsi" w:hAnsi="Calibri" w:cstheme="minorBidi" w:hint="default"/>
      </w:rPr>
    </w:lvl>
    <w:lvl w:ilvl="1" w:tplc="0413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xpert Revs Molecular Med Aangepas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sesefsrovs9dnezff1vd2fhtfzeztvvsexs&quot;&gt;GATA_review&lt;record-ids&gt;&lt;item&gt;5&lt;/item&gt;&lt;item&gt;95&lt;/item&gt;&lt;item&gt;186&lt;/item&gt;&lt;item&gt;187&lt;/item&gt;&lt;item&gt;205&lt;/item&gt;&lt;item&gt;206&lt;/item&gt;&lt;item&gt;207&lt;/item&gt;&lt;item&gt;208&lt;/item&gt;&lt;item&gt;211&lt;/item&gt;&lt;item&gt;219&lt;/item&gt;&lt;item&gt;220&lt;/item&gt;&lt;item&gt;223&lt;/item&gt;&lt;item&gt;228&lt;/item&gt;&lt;item&gt;229&lt;/item&gt;&lt;item&gt;230&lt;/item&gt;&lt;item&gt;231&lt;/item&gt;&lt;item&gt;232&lt;/item&gt;&lt;item&gt;233&lt;/item&gt;&lt;item&gt;235&lt;/item&gt;&lt;item&gt;236&lt;/item&gt;&lt;item&gt;237&lt;/item&gt;&lt;item&gt;322&lt;/item&gt;&lt;item&gt;346&lt;/item&gt;&lt;item&gt;351&lt;/item&gt;&lt;item&gt;395&lt;/item&gt;&lt;item&gt;396&lt;/item&gt;&lt;item&gt;397&lt;/item&gt;&lt;item&gt;398&lt;/item&gt;&lt;item&gt;399&lt;/item&gt;&lt;item&gt;401&lt;/item&gt;&lt;item&gt;402&lt;/item&gt;&lt;item&gt;403&lt;/item&gt;&lt;item&gt;404&lt;/item&gt;&lt;item&gt;405&lt;/item&gt;&lt;item&gt;406&lt;/item&gt;&lt;item&gt;407&lt;/item&gt;&lt;item&gt;408&lt;/item&gt;&lt;item&gt;412&lt;/item&gt;&lt;item&gt;413&lt;/item&gt;&lt;item&gt;414&lt;/item&gt;&lt;item&gt;415&lt;/item&gt;&lt;item&gt;416&lt;/item&gt;&lt;item&gt;418&lt;/item&gt;&lt;item&gt;419&lt;/item&gt;&lt;item&gt;421&lt;/item&gt;&lt;item&gt;422&lt;/item&gt;&lt;item&gt;425&lt;/item&gt;&lt;item&gt;426&lt;/item&gt;&lt;item&gt;427&lt;/item&gt;&lt;item&gt;428&lt;/item&gt;&lt;item&gt;429&lt;/item&gt;&lt;item&gt;448&lt;/item&gt;&lt;item&gt;450&lt;/item&gt;&lt;item&gt;451&lt;/item&gt;&lt;item&gt;454&lt;/item&gt;&lt;item&gt;456&lt;/item&gt;&lt;item&gt;457&lt;/item&gt;&lt;item&gt;458&lt;/item&gt;&lt;item&gt;459&lt;/item&gt;&lt;item&gt;461&lt;/item&gt;&lt;item&gt;462&lt;/item&gt;&lt;item&gt;463&lt;/item&gt;&lt;item&gt;467&lt;/item&gt;&lt;item&gt;468&lt;/item&gt;&lt;item&gt;469&lt;/item&gt;&lt;item&gt;470&lt;/item&gt;&lt;item&gt;472&lt;/item&gt;&lt;item&gt;473&lt;/item&gt;&lt;item&gt;478&lt;/item&gt;&lt;item&gt;479&lt;/item&gt;&lt;item&gt;480&lt;/item&gt;&lt;item&gt;481&lt;/item&gt;&lt;item&gt;484&lt;/item&gt;&lt;item&gt;485&lt;/item&gt;&lt;item&gt;487&lt;/item&gt;&lt;item&gt;488&lt;/item&gt;&lt;item&gt;489&lt;/item&gt;&lt;item&gt;491&lt;/item&gt;&lt;item&gt;499&lt;/item&gt;&lt;item&gt;500&lt;/item&gt;&lt;item&gt;502&lt;/item&gt;&lt;item&gt;507&lt;/item&gt;&lt;item&gt;516&lt;/item&gt;&lt;item&gt;517&lt;/item&gt;&lt;item&gt;518&lt;/item&gt;&lt;item&gt;519&lt;/item&gt;&lt;item&gt;521&lt;/item&gt;&lt;item&gt;523&lt;/item&gt;&lt;item&gt;525&lt;/item&gt;&lt;item&gt;526&lt;/item&gt;&lt;item&gt;532&lt;/item&gt;&lt;item&gt;563&lt;/item&gt;&lt;item&gt;566&lt;/item&gt;&lt;item&gt;567&lt;/item&gt;&lt;item&gt;569&lt;/item&gt;&lt;item&gt;570&lt;/item&gt;&lt;item&gt;581&lt;/item&gt;&lt;item&gt;587&lt;/item&gt;&lt;item&gt;597&lt;/item&gt;&lt;item&gt;601&lt;/item&gt;&lt;item&gt;602&lt;/item&gt;&lt;item&gt;603&lt;/item&gt;&lt;item&gt;604&lt;/item&gt;&lt;item&gt;606&lt;/item&gt;&lt;item&gt;609&lt;/item&gt;&lt;item&gt;614&lt;/item&gt;&lt;item&gt;615&lt;/item&gt;&lt;/record-ids&gt;&lt;/item&gt;&lt;/Libraries&gt;"/>
  </w:docVars>
  <w:rsids>
    <w:rsidRoot w:val="007A209E"/>
    <w:rsid w:val="00010E1D"/>
    <w:rsid w:val="000313CE"/>
    <w:rsid w:val="00055A76"/>
    <w:rsid w:val="00061B30"/>
    <w:rsid w:val="00066008"/>
    <w:rsid w:val="000A2E2C"/>
    <w:rsid w:val="000A394D"/>
    <w:rsid w:val="000B7F6F"/>
    <w:rsid w:val="00106CE2"/>
    <w:rsid w:val="0015130E"/>
    <w:rsid w:val="001A1438"/>
    <w:rsid w:val="001A7C09"/>
    <w:rsid w:val="001C2A61"/>
    <w:rsid w:val="001C2ADC"/>
    <w:rsid w:val="00203D8C"/>
    <w:rsid w:val="00212989"/>
    <w:rsid w:val="00243050"/>
    <w:rsid w:val="0028612A"/>
    <w:rsid w:val="002C5298"/>
    <w:rsid w:val="00316A69"/>
    <w:rsid w:val="00330D57"/>
    <w:rsid w:val="003539AC"/>
    <w:rsid w:val="003550B8"/>
    <w:rsid w:val="003B39CA"/>
    <w:rsid w:val="003B4790"/>
    <w:rsid w:val="00444619"/>
    <w:rsid w:val="004507B6"/>
    <w:rsid w:val="00450BFB"/>
    <w:rsid w:val="004A4205"/>
    <w:rsid w:val="004A536A"/>
    <w:rsid w:val="004A7E9D"/>
    <w:rsid w:val="00515B3C"/>
    <w:rsid w:val="00516209"/>
    <w:rsid w:val="00531D44"/>
    <w:rsid w:val="005543E6"/>
    <w:rsid w:val="00591B06"/>
    <w:rsid w:val="005B3BA8"/>
    <w:rsid w:val="00613F13"/>
    <w:rsid w:val="006205A2"/>
    <w:rsid w:val="00643845"/>
    <w:rsid w:val="00685691"/>
    <w:rsid w:val="00692034"/>
    <w:rsid w:val="0069750A"/>
    <w:rsid w:val="006D00FF"/>
    <w:rsid w:val="00754FAE"/>
    <w:rsid w:val="00775E5A"/>
    <w:rsid w:val="007A209E"/>
    <w:rsid w:val="007A6B6C"/>
    <w:rsid w:val="007A7BDF"/>
    <w:rsid w:val="007E07B9"/>
    <w:rsid w:val="007E4F89"/>
    <w:rsid w:val="007F3E31"/>
    <w:rsid w:val="0081607B"/>
    <w:rsid w:val="00844C4C"/>
    <w:rsid w:val="0085466E"/>
    <w:rsid w:val="00877C3C"/>
    <w:rsid w:val="008C0244"/>
    <w:rsid w:val="009335AF"/>
    <w:rsid w:val="009642C9"/>
    <w:rsid w:val="009A1B8D"/>
    <w:rsid w:val="009B3529"/>
    <w:rsid w:val="00A06627"/>
    <w:rsid w:val="00AD18F2"/>
    <w:rsid w:val="00AE24BB"/>
    <w:rsid w:val="00AE71AE"/>
    <w:rsid w:val="00B0726E"/>
    <w:rsid w:val="00B35185"/>
    <w:rsid w:val="00B362B8"/>
    <w:rsid w:val="00B91BAD"/>
    <w:rsid w:val="00B977A0"/>
    <w:rsid w:val="00BB0C39"/>
    <w:rsid w:val="00BC3788"/>
    <w:rsid w:val="00BD1A45"/>
    <w:rsid w:val="00BD5EF8"/>
    <w:rsid w:val="00C21F18"/>
    <w:rsid w:val="00C829B7"/>
    <w:rsid w:val="00C84A50"/>
    <w:rsid w:val="00C908A8"/>
    <w:rsid w:val="00C93BC4"/>
    <w:rsid w:val="00CA73A7"/>
    <w:rsid w:val="00CC4CCE"/>
    <w:rsid w:val="00CD0382"/>
    <w:rsid w:val="00CE40EC"/>
    <w:rsid w:val="00CF50B3"/>
    <w:rsid w:val="00D0253C"/>
    <w:rsid w:val="00D17D03"/>
    <w:rsid w:val="00D273C4"/>
    <w:rsid w:val="00D35507"/>
    <w:rsid w:val="00D501F4"/>
    <w:rsid w:val="00D54FD3"/>
    <w:rsid w:val="00D6138F"/>
    <w:rsid w:val="00D62F53"/>
    <w:rsid w:val="00D671D1"/>
    <w:rsid w:val="00D74543"/>
    <w:rsid w:val="00D751EF"/>
    <w:rsid w:val="00D770B2"/>
    <w:rsid w:val="00D82632"/>
    <w:rsid w:val="00D96DA8"/>
    <w:rsid w:val="00DF54FD"/>
    <w:rsid w:val="00E02D65"/>
    <w:rsid w:val="00E04A49"/>
    <w:rsid w:val="00E141C7"/>
    <w:rsid w:val="00E42858"/>
    <w:rsid w:val="00E47EDD"/>
    <w:rsid w:val="00E82E5B"/>
    <w:rsid w:val="00EB17FC"/>
    <w:rsid w:val="00EC61B2"/>
    <w:rsid w:val="00ED1179"/>
    <w:rsid w:val="00ED13F5"/>
    <w:rsid w:val="00F542B8"/>
    <w:rsid w:val="00F75DA2"/>
    <w:rsid w:val="00F91A58"/>
    <w:rsid w:val="00FC11E3"/>
    <w:rsid w:val="00FF72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7A209E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7A209E"/>
    <w:tblPr>
      <w:tblBorders>
        <w:top w:val="double" w:sz="4" w:space="0" w:color="auto"/>
        <w:left w:val="double" w:sz="4" w:space="0" w:color="auto"/>
        <w:bottom w:val="double" w:sz="4" w:space="0" w:color="auto"/>
        <w:right w:val="double" w:sz="4" w:space="0" w:color="auto"/>
        <w:insideH w:val="single" w:sz="6" w:space="0" w:color="auto"/>
        <w:insideV w:val="single" w:sz="6" w:space="0" w:color="auto"/>
      </w:tblBorders>
    </w:tblPr>
  </w:style>
  <w:style w:type="paragraph" w:styleId="Koptekst">
    <w:name w:val="header"/>
    <w:basedOn w:val="Standaard"/>
    <w:link w:val="KoptekstChar"/>
    <w:uiPriority w:val="99"/>
    <w:unhideWhenUsed/>
    <w:rsid w:val="007A209E"/>
    <w:pPr>
      <w:tabs>
        <w:tab w:val="center" w:pos="4536"/>
        <w:tab w:val="right" w:pos="9072"/>
      </w:tabs>
    </w:pPr>
  </w:style>
  <w:style w:type="character" w:customStyle="1" w:styleId="KoptekstChar">
    <w:name w:val="Koptekst Char"/>
    <w:basedOn w:val="Standaardalinea-lettertype"/>
    <w:link w:val="Koptekst"/>
    <w:uiPriority w:val="99"/>
    <w:rsid w:val="007A209E"/>
  </w:style>
  <w:style w:type="paragraph" w:styleId="Voettekst">
    <w:name w:val="footer"/>
    <w:basedOn w:val="Standaard"/>
    <w:link w:val="VoettekstChar"/>
    <w:uiPriority w:val="99"/>
    <w:unhideWhenUsed/>
    <w:rsid w:val="007A209E"/>
    <w:pPr>
      <w:tabs>
        <w:tab w:val="center" w:pos="4536"/>
        <w:tab w:val="right" w:pos="9072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7A209E"/>
  </w:style>
  <w:style w:type="paragraph" w:styleId="Lijstalinea">
    <w:name w:val="List Paragraph"/>
    <w:basedOn w:val="Standaard"/>
    <w:uiPriority w:val="34"/>
    <w:qFormat/>
    <w:rsid w:val="007A209E"/>
    <w:pPr>
      <w:ind w:left="720"/>
      <w:contextualSpacing/>
    </w:pPr>
  </w:style>
  <w:style w:type="paragraph" w:styleId="Ballontekst">
    <w:name w:val="Balloon Text"/>
    <w:basedOn w:val="Standaard"/>
    <w:link w:val="BallontekstChar"/>
    <w:uiPriority w:val="99"/>
    <w:semiHidden/>
    <w:unhideWhenUsed/>
    <w:rsid w:val="007A209E"/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7A209E"/>
    <w:rPr>
      <w:rFonts w:ascii="Tahoma" w:hAnsi="Tahoma" w:cs="Tahoma"/>
      <w:sz w:val="16"/>
      <w:szCs w:val="16"/>
    </w:rPr>
  </w:style>
  <w:style w:type="character" w:styleId="Hyperlink">
    <w:name w:val="Hyperlink"/>
    <w:basedOn w:val="Standaardalinea-lettertype"/>
    <w:uiPriority w:val="99"/>
    <w:unhideWhenUsed/>
    <w:rsid w:val="00FC11E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7A209E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7A209E"/>
    <w:tblPr>
      <w:tblBorders>
        <w:top w:val="double" w:sz="4" w:space="0" w:color="auto"/>
        <w:left w:val="double" w:sz="4" w:space="0" w:color="auto"/>
        <w:bottom w:val="double" w:sz="4" w:space="0" w:color="auto"/>
        <w:right w:val="double" w:sz="4" w:space="0" w:color="auto"/>
        <w:insideH w:val="single" w:sz="6" w:space="0" w:color="auto"/>
        <w:insideV w:val="single" w:sz="6" w:space="0" w:color="auto"/>
      </w:tblBorders>
    </w:tblPr>
  </w:style>
  <w:style w:type="paragraph" w:styleId="Koptekst">
    <w:name w:val="header"/>
    <w:basedOn w:val="Standaard"/>
    <w:link w:val="KoptekstChar"/>
    <w:uiPriority w:val="99"/>
    <w:unhideWhenUsed/>
    <w:rsid w:val="007A209E"/>
    <w:pPr>
      <w:tabs>
        <w:tab w:val="center" w:pos="4536"/>
        <w:tab w:val="right" w:pos="9072"/>
      </w:tabs>
    </w:pPr>
  </w:style>
  <w:style w:type="character" w:customStyle="1" w:styleId="KoptekstChar">
    <w:name w:val="Koptekst Char"/>
    <w:basedOn w:val="Standaardalinea-lettertype"/>
    <w:link w:val="Koptekst"/>
    <w:uiPriority w:val="99"/>
    <w:rsid w:val="007A209E"/>
  </w:style>
  <w:style w:type="paragraph" w:styleId="Voettekst">
    <w:name w:val="footer"/>
    <w:basedOn w:val="Standaard"/>
    <w:link w:val="VoettekstChar"/>
    <w:uiPriority w:val="99"/>
    <w:unhideWhenUsed/>
    <w:rsid w:val="007A209E"/>
    <w:pPr>
      <w:tabs>
        <w:tab w:val="center" w:pos="4536"/>
        <w:tab w:val="right" w:pos="9072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7A209E"/>
  </w:style>
  <w:style w:type="paragraph" w:styleId="Lijstalinea">
    <w:name w:val="List Paragraph"/>
    <w:basedOn w:val="Standaard"/>
    <w:uiPriority w:val="34"/>
    <w:qFormat/>
    <w:rsid w:val="007A209E"/>
    <w:pPr>
      <w:ind w:left="720"/>
      <w:contextualSpacing/>
    </w:pPr>
  </w:style>
  <w:style w:type="paragraph" w:styleId="Ballontekst">
    <w:name w:val="Balloon Text"/>
    <w:basedOn w:val="Standaard"/>
    <w:link w:val="BallontekstChar"/>
    <w:uiPriority w:val="99"/>
    <w:semiHidden/>
    <w:unhideWhenUsed/>
    <w:rsid w:val="007A209E"/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7A209E"/>
    <w:rPr>
      <w:rFonts w:ascii="Tahoma" w:hAnsi="Tahoma" w:cs="Tahoma"/>
      <w:sz w:val="16"/>
      <w:szCs w:val="16"/>
    </w:rPr>
  </w:style>
  <w:style w:type="character" w:styleId="Hyperlink">
    <w:name w:val="Hyperlink"/>
    <w:basedOn w:val="Standaardalinea-lettertype"/>
    <w:uiPriority w:val="99"/>
    <w:unhideWhenUsed/>
    <w:rsid w:val="00FC11E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</TotalTime>
  <Pages>11</Pages>
  <Words>18416</Words>
  <Characters>101292</Characters>
  <Application>Microsoft Office Word</Application>
  <DocSecurity>0</DocSecurity>
  <Lines>844</Lines>
  <Paragraphs>23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4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jolein</dc:creator>
  <cp:lastModifiedBy>Marjolein</cp:lastModifiedBy>
  <cp:revision>8</cp:revision>
  <cp:lastPrinted>2014-10-29T21:40:00Z</cp:lastPrinted>
  <dcterms:created xsi:type="dcterms:W3CDTF">2014-12-21T19:12:00Z</dcterms:created>
  <dcterms:modified xsi:type="dcterms:W3CDTF">2014-12-31T10:30:00Z</dcterms:modified>
</cp:coreProperties>
</file>